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A0C41" w:rsidRPr="003A0C41" w:rsidRDefault="007B51DF" w:rsidP="003A0C41">
      <w:pPr>
        <w:jc w:val="center"/>
        <w:rPr>
          <w:b/>
          <w:sz w:val="32"/>
        </w:rPr>
      </w:pPr>
      <w:r w:rsidRPr="00135BBB">
        <w:rPr>
          <w:b/>
          <w:sz w:val="32"/>
        </w:rPr>
        <w:t>COMPARATIVE ANALYSIS OF XGBOOST AND RANDOM FOREST ALGORITHMS FOR TRANSFORMER FAILURE PREDICTION</w:t>
      </w:r>
    </w:p>
    <w:p w:rsidR="003A0C41" w:rsidRDefault="003A0C41" w:rsidP="007B51DF">
      <w:pPr>
        <w:sectPr w:rsidR="003A0C41" w:rsidSect="00800167">
          <w:pgSz w:w="12240" w:h="15840"/>
          <w:pgMar w:top="1440" w:right="1440" w:bottom="1440" w:left="1440" w:header="720" w:footer="720" w:gutter="0"/>
          <w:cols w:space="720"/>
          <w:docGrid w:linePitch="360"/>
        </w:sectPr>
      </w:pPr>
    </w:p>
    <w:p w:rsidR="007B51DF" w:rsidRDefault="007B51DF" w:rsidP="007B51DF"/>
    <w:p w:rsidR="007B51DF" w:rsidRPr="009839F6" w:rsidRDefault="007B51DF" w:rsidP="007B51DF">
      <w:pPr>
        <w:spacing w:after="0"/>
        <w:jc w:val="center"/>
      </w:pPr>
      <w:r w:rsidRPr="009839F6">
        <w:t>AbdulRahman Opeyemi AbdulKareem</w:t>
      </w:r>
    </w:p>
    <w:p w:rsidR="007B51DF" w:rsidRPr="009839F6" w:rsidRDefault="007B51DF" w:rsidP="007B51DF">
      <w:pPr>
        <w:spacing w:after="0"/>
        <w:jc w:val="center"/>
      </w:pPr>
      <w:r w:rsidRPr="009839F6">
        <w:t>Department of Electrical and Computer</w:t>
      </w:r>
      <w:r>
        <w:t xml:space="preserve"> </w:t>
      </w:r>
      <w:r w:rsidRPr="009839F6">
        <w:t>Engineering</w:t>
      </w:r>
    </w:p>
    <w:p w:rsidR="007B51DF" w:rsidRPr="009839F6" w:rsidRDefault="007B51DF" w:rsidP="007B51DF">
      <w:pPr>
        <w:spacing w:after="0"/>
        <w:jc w:val="center"/>
      </w:pPr>
      <w:r w:rsidRPr="009839F6">
        <w:t xml:space="preserve">Kwara State University Malete, </w:t>
      </w:r>
      <w:proofErr w:type="spellStart"/>
      <w:proofErr w:type="gramStart"/>
      <w:r w:rsidRPr="009839F6">
        <w:t>Kwara,</w:t>
      </w:r>
      <w:r>
        <w:t>Nigeria</w:t>
      </w:r>
      <w:proofErr w:type="spellEnd"/>
      <w:proofErr w:type="gramEnd"/>
    </w:p>
    <w:p w:rsidR="007B51DF" w:rsidRDefault="00800167" w:rsidP="007B51DF">
      <w:pPr>
        <w:spacing w:after="0"/>
        <w:jc w:val="center"/>
      </w:pPr>
      <w:hyperlink r:id="rId6" w:history="1">
        <w:r w:rsidR="007B51DF" w:rsidRPr="008A51C5">
          <w:rPr>
            <w:rStyle w:val="Hyperlink"/>
          </w:rPr>
          <w:t>Remaxi135@gmail.com</w:t>
        </w:r>
      </w:hyperlink>
    </w:p>
    <w:p w:rsidR="007B51DF" w:rsidRDefault="007B51DF" w:rsidP="007B51DF">
      <w:pPr>
        <w:jc w:val="center"/>
      </w:pPr>
    </w:p>
    <w:p w:rsidR="007B51DF" w:rsidRDefault="007B51DF" w:rsidP="00800167">
      <w:pPr>
        <w:spacing w:after="0"/>
        <w:rPr>
          <w:b/>
        </w:rPr>
      </w:pPr>
      <w:r w:rsidRPr="00135BBB">
        <w:rPr>
          <w:b/>
          <w:i/>
        </w:rPr>
        <w:t>Abstract-</w:t>
      </w:r>
      <w:r w:rsidRPr="00135BBB">
        <w:rPr>
          <w:b/>
        </w:rPr>
        <w:t xml:space="preserve"> 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135BBB">
        <w:rPr>
          <w:b/>
        </w:rPr>
        <w:t>PdM</w:t>
      </w:r>
      <w:proofErr w:type="spellEnd"/>
      <w:r w:rsidRPr="00135BBB">
        <w:rPr>
          <w:b/>
        </w:rPr>
        <w:t>) for power grids, leveraging machine learning to preemptively identify transformer failures. The research compares the effectiveness of two advanced algorithms, Extreme Gradient Boosting (</w:t>
      </w:r>
      <w:proofErr w:type="spellStart"/>
      <w:r w:rsidRPr="00135BBB">
        <w:rPr>
          <w:b/>
        </w:rPr>
        <w:t>XGBoost</w:t>
      </w:r>
      <w:proofErr w:type="spellEnd"/>
      <w:r w:rsidRPr="00135BBB">
        <w:rPr>
          <w:b/>
        </w:rPr>
        <w:t xml:space="preserve">) and Random Forest, using operational and historical data as a novel predictive tool. The paper highlights the inefficiencies of traditional maintenance strategies and positions </w:t>
      </w:r>
      <w:proofErr w:type="spellStart"/>
      <w:r w:rsidRPr="00135BBB">
        <w:rPr>
          <w:b/>
        </w:rPr>
        <w:t>PdM</w:t>
      </w:r>
      <w:proofErr w:type="spellEnd"/>
      <w:r w:rsidRPr="00135BBB">
        <w:rPr>
          <w:b/>
        </w:rPr>
        <w:t xml:space="preserve"> as a proactive alternative that promises enhanced grid resilience and optimized maintenance </w:t>
      </w:r>
      <w:proofErr w:type="spellStart"/>
      <w:proofErr w:type="gramStart"/>
      <w:r w:rsidRPr="00135BBB">
        <w:rPr>
          <w:b/>
        </w:rPr>
        <w:t>schedules.The</w:t>
      </w:r>
      <w:proofErr w:type="spellEnd"/>
      <w:proofErr w:type="gramEnd"/>
      <w:r w:rsidRPr="00135BBB">
        <w:rPr>
          <w:b/>
        </w:rPr>
        <w:t xml:space="preserve"> study begins with a comprehensive literature review, focusing on the theoretical background of transformer maintenance and the application of machine learning algorithms in failure prediction. Utilizing data from the </w:t>
      </w:r>
      <w:proofErr w:type="spellStart"/>
      <w:r w:rsidRPr="00135BBB">
        <w:rPr>
          <w:b/>
        </w:rPr>
        <w:t>kaggle</w:t>
      </w:r>
      <w:proofErr w:type="spellEnd"/>
      <w:r w:rsidRPr="00135BBB">
        <w:rPr>
          <w:b/>
        </w:rPr>
        <w:t xml:space="preserve"> database, the research employs rigorous preprocessing techniques and model development to evaluate the performance of both algorithms. The findings indicate that while both </w:t>
      </w:r>
      <w:proofErr w:type="spellStart"/>
      <w:r w:rsidRPr="00135BBB">
        <w:rPr>
          <w:b/>
        </w:rPr>
        <w:t>XGBoost</w:t>
      </w:r>
      <w:proofErr w:type="spellEnd"/>
      <w:r w:rsidRPr="00135BBB">
        <w:rPr>
          <w:b/>
        </w:rPr>
        <w:t xml:space="preserve"> and Random Forest demonstrate significant predictive capabilities, </w:t>
      </w:r>
      <w:proofErr w:type="spellStart"/>
      <w:r w:rsidRPr="00135BBB">
        <w:rPr>
          <w:b/>
        </w:rPr>
        <w:t>XGBoost</w:t>
      </w:r>
      <w:proofErr w:type="spellEnd"/>
      <w:r w:rsidRPr="00135BBB">
        <w:rPr>
          <w:b/>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rsidR="00800167" w:rsidRDefault="00800167" w:rsidP="00800167">
      <w:pPr>
        <w:spacing w:after="0"/>
        <w:rPr>
          <w:b/>
        </w:rPr>
      </w:pPr>
    </w:p>
    <w:p w:rsidR="007B51DF" w:rsidRDefault="007B51DF" w:rsidP="007B51DF">
      <w:pPr>
        <w:rPr>
          <w:b/>
          <w:i/>
        </w:rPr>
      </w:pPr>
      <w:r w:rsidRPr="00135BBB">
        <w:rPr>
          <w:b/>
          <w:i/>
        </w:rPr>
        <w:t>Keywords-</w:t>
      </w:r>
      <w:r w:rsidRPr="00135BBB">
        <w:rPr>
          <w:i/>
        </w:rPr>
        <w:t xml:space="preserve"> </w:t>
      </w:r>
      <w:r w:rsidRPr="00135BBB">
        <w:rPr>
          <w:b/>
          <w:i/>
        </w:rPr>
        <w:t>Predictive Maintenance (</w:t>
      </w:r>
      <w:proofErr w:type="spellStart"/>
      <w:r w:rsidRPr="00135BBB">
        <w:rPr>
          <w:b/>
          <w:i/>
        </w:rPr>
        <w:t>PdM</w:t>
      </w:r>
      <w:proofErr w:type="spellEnd"/>
      <w:r w:rsidRPr="00135BBB">
        <w:rPr>
          <w:b/>
          <w:i/>
        </w:rPr>
        <w:t xml:space="preserve">), Transformer Failures, Machine Learning, </w:t>
      </w:r>
      <w:proofErr w:type="spellStart"/>
      <w:r w:rsidRPr="00135BBB">
        <w:rPr>
          <w:b/>
          <w:i/>
        </w:rPr>
        <w:t>XGBoost</w:t>
      </w:r>
      <w:proofErr w:type="spellEnd"/>
      <w:r w:rsidRPr="00135BBB">
        <w:rPr>
          <w:b/>
          <w:i/>
        </w:rPr>
        <w:t xml:space="preserve">, Random Forest, Operational Data, Historical Data, Predictive Models, Data Quality, Maintenance Strategies, Electrical Grids, Failure </w:t>
      </w:r>
      <w:proofErr w:type="spellStart"/>
      <w:proofErr w:type="gramStart"/>
      <w:r w:rsidRPr="00135BBB">
        <w:rPr>
          <w:b/>
          <w:i/>
        </w:rPr>
        <w:t>Prediction,Operational</w:t>
      </w:r>
      <w:proofErr w:type="spellEnd"/>
      <w:proofErr w:type="gramEnd"/>
      <w:r w:rsidRPr="00135BBB">
        <w:rPr>
          <w:b/>
          <w:i/>
        </w:rPr>
        <w:t xml:space="preserve"> Reliability.</w:t>
      </w:r>
    </w:p>
    <w:p w:rsidR="007B51DF" w:rsidRDefault="007B51DF" w:rsidP="007B51DF">
      <w:pPr>
        <w:rPr>
          <w:b/>
        </w:rPr>
      </w:pPr>
      <w:r>
        <w:rPr>
          <w:b/>
        </w:rPr>
        <w:t>INTRODUCTION</w:t>
      </w:r>
    </w:p>
    <w:p w:rsidR="003A0C41" w:rsidRDefault="003A0C41" w:rsidP="003A0C41">
      <w:bookmarkStart w:id="0" w:name="_Toc160683574"/>
      <w:bookmarkStart w:id="1" w:name="_Toc173828218"/>
      <w:r>
        <w:t>Transformers are vital to power grids, stepping down high-voltage electricity for safe use in homes and industries. However, they are prone to breakdowns, causing costly disruptions. Traditional maintenance methods, based on fixed schedules or reactive repairs, are often inefficient.</w:t>
      </w:r>
    </w:p>
    <w:p w:rsidR="003A0C41" w:rsidRDefault="003A0C41" w:rsidP="003A0C41">
      <w:r>
        <w:t>Predictive maintenance (</w:t>
      </w:r>
      <w:proofErr w:type="spellStart"/>
      <w:r>
        <w:t>PdM</w:t>
      </w:r>
      <w:proofErr w:type="spellEnd"/>
      <w:r>
        <w:t xml:space="preserve">) leverages advanced data analytics, machine learning, and real-time monitoring to predict failures before they occur. By analyzing historical and operational data, </w:t>
      </w:r>
      <w:proofErr w:type="spellStart"/>
      <w:r>
        <w:t>PdM</w:t>
      </w:r>
      <w:proofErr w:type="spellEnd"/>
      <w:r>
        <w:t xml:space="preserve"> enables timely interventions, optimizing maintenance schedules, and enhancing power system resilience.</w:t>
      </w:r>
    </w:p>
    <w:p w:rsidR="003A0C41" w:rsidRDefault="003A0C41" w:rsidP="003A0C41">
      <w:r>
        <w:t xml:space="preserve">Machine learning algorithms like support vector machines (SVM), neural networks (NN), and decision trees (DT) have been used in </w:t>
      </w:r>
      <w:proofErr w:type="spellStart"/>
      <w:r>
        <w:t>PdM</w:t>
      </w:r>
      <w:proofErr w:type="spellEnd"/>
      <w:r>
        <w:t>. However, these often rely on direct sensor data, limiting their applicability in scenarios with limited or unreliable sensor coverage.</w:t>
      </w:r>
    </w:p>
    <w:p w:rsidR="003A0C41" w:rsidRDefault="003A0C41" w:rsidP="003A0C41">
      <w:r>
        <w:lastRenderedPageBreak/>
        <w:t>Among these algorithms, Extreme Gradient Boosting (</w:t>
      </w:r>
      <w:proofErr w:type="spellStart"/>
      <w:r>
        <w:t>XGBoost</w:t>
      </w:r>
      <w:proofErr w:type="spellEnd"/>
      <w:r>
        <w:t xml:space="preserve">) and Random Forest stand out for failure prediction. </w:t>
      </w:r>
      <w:proofErr w:type="spellStart"/>
      <w:r>
        <w:t>XGBoost</w:t>
      </w:r>
      <w:proofErr w:type="spellEnd"/>
      <w:r>
        <w:t xml:space="preserve"> is known for its high performance and efficiency with large datasets, while Random Forest offers robustness and ease of interpretation. This study compares </w:t>
      </w:r>
      <w:proofErr w:type="spellStart"/>
      <w:r>
        <w:t>XGBoost</w:t>
      </w:r>
      <w:proofErr w:type="spellEnd"/>
      <w:r>
        <w:t xml:space="preserve"> and Random Forest in transformer maintenance, evaluating their predictive capabilities using operational and historical data. Key performance metrics such as accuracy, precision, and recall are assessed to highlight the strengths and weaknesses of each algorithm.</w:t>
      </w:r>
    </w:p>
    <w:p w:rsidR="007B51DF" w:rsidRPr="00847BBB" w:rsidRDefault="007B51DF" w:rsidP="003A0C41">
      <w:pPr>
        <w:rPr>
          <w:b/>
        </w:rPr>
      </w:pPr>
      <w:r w:rsidRPr="00847BBB">
        <w:rPr>
          <w:b/>
        </w:rPr>
        <w:t>TRANSFORMER FAULTS AND PREDICTIVE MAINTENANCE</w:t>
      </w:r>
      <w:bookmarkEnd w:id="0"/>
      <w:bookmarkEnd w:id="1"/>
      <w:r w:rsidRPr="00847BBB">
        <w:rPr>
          <w:b/>
        </w:rPr>
        <w:t xml:space="preserve"> </w:t>
      </w:r>
    </w:p>
    <w:p w:rsidR="007B51DF" w:rsidRDefault="00463BB4" w:rsidP="007B51DF">
      <w:r w:rsidRPr="00463BB4">
        <w:t>Transformers are crucial for stepping down high-voltage electricity for safe delivery to homes and businesses. However, they are susceptible to malfunctions, posing significant challenges to grid reliability and stability (Hussain et al., 2021). Transformer faults can be categorized into internal and external faults. Internal faults, which account for 70%-80% of transformer faults, originate from minor discharges within the insulation and can occur in various areas, including the winding, tank, insulating oil, core, terminal, cooling system, and tap changer (Hussain et al., 2021). External faults occur outside the transformer, such as in the power system or load, and can be caused by lightning strikes, short circuits, overloads, or mechanical damage (Hussain et al., 2021)</w:t>
      </w:r>
      <w:r>
        <w:t>.</w:t>
      </w:r>
    </w:p>
    <w:p w:rsidR="007B51DF" w:rsidRDefault="007B51DF" w:rsidP="00A27C03">
      <w:pPr>
        <w:keepNext/>
        <w:jc w:val="center"/>
      </w:pPr>
      <w:r>
        <w:rPr>
          <w:noProof/>
        </w:rPr>
        <w:drawing>
          <wp:inline distT="0" distB="0" distL="0" distR="0" wp14:anchorId="35796251" wp14:editId="0CBD87AF">
            <wp:extent cx="2322449" cy="15621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63168" cy="1589488"/>
                    </a:xfrm>
                    <a:prstGeom prst="rect">
                      <a:avLst/>
                    </a:prstGeom>
                  </pic:spPr>
                </pic:pic>
              </a:graphicData>
            </a:graphic>
          </wp:inline>
        </w:drawing>
      </w:r>
    </w:p>
    <w:p w:rsidR="007B51DF" w:rsidRPr="00847BBB" w:rsidRDefault="007B51DF" w:rsidP="00F846BE">
      <w:pPr>
        <w:pStyle w:val="Caption"/>
      </w:pPr>
      <w:bookmarkStart w:id="2" w:name="_Toc173828180"/>
      <w:bookmarkStart w:id="3" w:name="_Toc173843047"/>
      <w:r w:rsidRPr="00847BBB">
        <w:t xml:space="preserve">Figure </w:t>
      </w:r>
      <w:fldSimple w:instr=" SEQ Figure \* ARABIC ">
        <w:r w:rsidR="00456413">
          <w:rPr>
            <w:noProof/>
          </w:rPr>
          <w:t>1</w:t>
        </w:r>
      </w:fldSimple>
      <w:r w:rsidRPr="00847BBB">
        <w:t>: Electrical Faults of Transformer</w:t>
      </w:r>
      <w:bookmarkEnd w:id="2"/>
      <w:bookmarkEnd w:id="3"/>
    </w:p>
    <w:p w:rsidR="007B51DF" w:rsidRPr="005A6F11" w:rsidRDefault="007B51DF" w:rsidP="007B51DF">
      <w:bookmarkStart w:id="4" w:name="_Toc160683575"/>
      <w:bookmarkStart w:id="5" w:name="_Toc173828219"/>
      <w:r w:rsidRPr="005A6F11">
        <w:t xml:space="preserve">Rather than relying on preventive or corrective maintenance, a proactive strategy based on predictive maintenance is employed. Predictive maintenance uses machine learning to analyze historical data, such as load patterns, voltage levels, and frequency fluctuations, to predict potential transformer failures. This approach enables scheduled maintenance interventions, preventing failures and minimizing downtime, contributing to a more efficient and reliable transformer (Tianjin da </w:t>
      </w:r>
      <w:proofErr w:type="spellStart"/>
      <w:r w:rsidRPr="005A6F11">
        <w:t>xue</w:t>
      </w:r>
      <w:proofErr w:type="spellEnd"/>
      <w:r w:rsidRPr="005A6F11">
        <w:t xml:space="preserve"> et al., 2018b).</w:t>
      </w:r>
    </w:p>
    <w:p w:rsidR="007B51DF" w:rsidRDefault="007B51DF" w:rsidP="007B51DF">
      <w:bookmarkStart w:id="6" w:name="_Toc160683576"/>
      <w:bookmarkEnd w:id="4"/>
      <w:bookmarkEnd w:id="5"/>
      <w:r>
        <w:t xml:space="preserve">By tracking these metrics over time, predictive maintenance programs can identify trends and early indicators of equipment degradation, allowing for timely interventions. This proactive approach reduces unplanned outages and optimizes </w:t>
      </w:r>
      <w:r w:rsidR="00463BB4">
        <w:t>transformer</w:t>
      </w:r>
      <w:r>
        <w:t xml:space="preserve"> performance.</w:t>
      </w:r>
    </w:p>
    <w:p w:rsidR="007B51DF" w:rsidRDefault="007B51DF" w:rsidP="007B51DF">
      <w:pPr>
        <w:rPr>
          <w:b/>
        </w:rPr>
      </w:pPr>
      <w:bookmarkStart w:id="7" w:name="_Toc173828220"/>
      <w:r w:rsidRPr="00E81E85">
        <w:rPr>
          <w:b/>
        </w:rPr>
        <w:t>PREDICTIVE MAINTENANCE AND MACHINE LEARNING</w:t>
      </w:r>
      <w:bookmarkEnd w:id="6"/>
      <w:bookmarkEnd w:id="7"/>
    </w:p>
    <w:p w:rsidR="00BC7E80" w:rsidRDefault="00BC7E80" w:rsidP="00BC7E80">
      <w:r>
        <w:t>Machine learning, combined with IoT, plays a pivotal role in predictive maintenance. IoT devices feed real-time data to centralized systems, allowing for precise maintenance schedules (Marcelino et al., 2021). The main ML techniques are:</w:t>
      </w:r>
    </w:p>
    <w:p w:rsidR="00BC7E80" w:rsidRDefault="00463BB4" w:rsidP="00463BB4">
      <w:r>
        <w:rPr>
          <w:b/>
        </w:rPr>
        <w:t xml:space="preserve">A. </w:t>
      </w:r>
      <w:r w:rsidR="00BC7E80" w:rsidRPr="00463BB4">
        <w:rPr>
          <w:b/>
        </w:rPr>
        <w:t>Supervised learning</w:t>
      </w:r>
      <w:r w:rsidR="00BC7E80">
        <w:t xml:space="preserve"> algorithms like </w:t>
      </w:r>
      <w:proofErr w:type="spellStart"/>
      <w:r w:rsidR="00BC7E80">
        <w:t>XGBoost</w:t>
      </w:r>
      <w:proofErr w:type="spellEnd"/>
      <w:r w:rsidR="00BC7E80">
        <w:t xml:space="preserve"> and Random Forest excel at pattern recognition, predicting failures based on historical data (</w:t>
      </w:r>
      <w:proofErr w:type="spellStart"/>
      <w:r w:rsidR="00BC7E80">
        <w:t>Janiesch</w:t>
      </w:r>
      <w:proofErr w:type="spellEnd"/>
      <w:r w:rsidR="00BC7E80">
        <w:t xml:space="preserve"> et al., 2021).</w:t>
      </w:r>
    </w:p>
    <w:p w:rsidR="00BC7E80" w:rsidRPr="00E81E85" w:rsidRDefault="00BC7E80" w:rsidP="00BC7E80">
      <w:pPr>
        <w:keepNext/>
        <w:jc w:val="center"/>
      </w:pPr>
      <w:r w:rsidRPr="00E81E85">
        <w:rPr>
          <w:noProof/>
        </w:rPr>
        <w:lastRenderedPageBreak/>
        <w:drawing>
          <wp:inline distT="0" distB="0" distL="0" distR="0" wp14:anchorId="28D2C4BC" wp14:editId="38D223E2">
            <wp:extent cx="1931192" cy="1093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3539" cy="1117448"/>
                    </a:xfrm>
                    <a:prstGeom prst="rect">
                      <a:avLst/>
                    </a:prstGeom>
                  </pic:spPr>
                </pic:pic>
              </a:graphicData>
            </a:graphic>
          </wp:inline>
        </w:drawing>
      </w:r>
    </w:p>
    <w:p w:rsidR="00BC7E80" w:rsidRDefault="00BC7E80" w:rsidP="00BC7E80">
      <w:pPr>
        <w:pStyle w:val="Caption"/>
      </w:pPr>
      <w:bookmarkStart w:id="8" w:name="_Toc173828181"/>
      <w:bookmarkStart w:id="9" w:name="_Toc173843048"/>
      <w:r w:rsidRPr="00E81E85">
        <w:t xml:space="preserve">Figure </w:t>
      </w:r>
      <w:fldSimple w:instr=" SEQ Figure \* ARABIC ">
        <w:r>
          <w:rPr>
            <w:noProof/>
          </w:rPr>
          <w:t>2</w:t>
        </w:r>
      </w:fldSimple>
      <w:r w:rsidRPr="00E81E85">
        <w:t xml:space="preserve">:Supervised learning algorithm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8CD0C736CBE1483380BACD1433B54A88"/>
          </w:placeholder>
        </w:sdtPr>
        <w:sdtEndPr/>
        <w:sdtContent>
          <w:r w:rsidRPr="00E81E85">
            <w:rPr>
              <w:color w:val="000000"/>
            </w:rPr>
            <w:t>(Abbasi, 2021)</w:t>
          </w:r>
        </w:sdtContent>
      </w:sdt>
      <w:bookmarkEnd w:id="8"/>
      <w:bookmarkEnd w:id="9"/>
    </w:p>
    <w:p w:rsidR="00BC7E80" w:rsidRDefault="00BC7E80" w:rsidP="00BC7E80">
      <w:r w:rsidRPr="00BC7E80">
        <w:rPr>
          <w:b/>
        </w:rPr>
        <w:t xml:space="preserve">Unsupervised learning </w:t>
      </w:r>
      <w:r>
        <w:t>algorithms like k-means clustering explore sensor data for hidden patterns, providing deeper insights into equipment health (</w:t>
      </w:r>
      <w:proofErr w:type="spellStart"/>
      <w:r>
        <w:t>Çinar</w:t>
      </w:r>
      <w:proofErr w:type="spellEnd"/>
      <w:r>
        <w:t xml:space="preserve"> et al., 2020).</w:t>
      </w:r>
    </w:p>
    <w:p w:rsidR="00BC7E80" w:rsidRPr="00E81E85" w:rsidRDefault="00BC7E80" w:rsidP="00BC7E80">
      <w:pPr>
        <w:keepNext/>
        <w:jc w:val="center"/>
      </w:pPr>
      <w:r w:rsidRPr="00E81E85">
        <w:rPr>
          <w:noProof/>
        </w:rPr>
        <w:drawing>
          <wp:inline distT="0" distB="0" distL="0" distR="0" wp14:anchorId="2595F276" wp14:editId="048369F2">
            <wp:extent cx="1860913" cy="76547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96916" cy="780281"/>
                    </a:xfrm>
                    <a:prstGeom prst="rect">
                      <a:avLst/>
                    </a:prstGeom>
                  </pic:spPr>
                </pic:pic>
              </a:graphicData>
            </a:graphic>
          </wp:inline>
        </w:drawing>
      </w:r>
    </w:p>
    <w:p w:rsidR="00BC7E80" w:rsidRDefault="00BC7E80" w:rsidP="00BC7E80">
      <w:pPr>
        <w:pStyle w:val="Caption"/>
      </w:pPr>
      <w:bookmarkStart w:id="10" w:name="_Toc173828182"/>
      <w:bookmarkStart w:id="11" w:name="_Toc173843049"/>
      <w:r w:rsidRPr="000E0BCD">
        <w:t xml:space="preserve">Figure </w:t>
      </w:r>
      <w:fldSimple w:instr=" SEQ Figure \* ARABIC ">
        <w:r>
          <w:rPr>
            <w:noProof/>
          </w:rPr>
          <w:t>3</w:t>
        </w:r>
      </w:fldSimple>
      <w:r w:rsidRPr="000E0BCD">
        <w:t>: Unsupervised learning al</w:t>
      </w:r>
      <w:r w:rsidRPr="000E0BCD">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5F8B62649FC3488D970794FECBCDAEE5"/>
          </w:placeholder>
        </w:sdtPr>
        <w:sdtEndPr/>
        <w:sdtContent>
          <w:r w:rsidRPr="000E0BCD">
            <w:rPr>
              <w:noProof/>
              <w:color w:val="000000"/>
            </w:rPr>
            <w:t>(Abbasi, 2021)</w:t>
          </w:r>
        </w:sdtContent>
      </w:sdt>
      <w:bookmarkEnd w:id="10"/>
      <w:bookmarkEnd w:id="11"/>
    </w:p>
    <w:p w:rsidR="00BC7E80" w:rsidRDefault="00BC7E80" w:rsidP="00BC7E80">
      <w:r w:rsidRPr="00BC7E80">
        <w:rPr>
          <w:b/>
        </w:rPr>
        <w:t>Deep learning</w:t>
      </w:r>
      <w:r>
        <w:t xml:space="preserve"> analyzes complex data streams like vibration signals or infrared images. CNNs can be trained on transformer images to detect minute features and patterns (</w:t>
      </w:r>
      <w:proofErr w:type="spellStart"/>
      <w:r>
        <w:t>Breviglieri</w:t>
      </w:r>
      <w:proofErr w:type="spellEnd"/>
      <w:r>
        <w:t xml:space="preserve"> et al., 2021a; </w:t>
      </w:r>
      <w:proofErr w:type="spellStart"/>
      <w:r>
        <w:t>Janiesch</w:t>
      </w:r>
      <w:proofErr w:type="spellEnd"/>
      <w:r>
        <w:t xml:space="preserve"> et al., 2021).</w:t>
      </w:r>
    </w:p>
    <w:p w:rsidR="00BC7E80" w:rsidRPr="008941F7" w:rsidRDefault="00BC7E80" w:rsidP="00BC7E80">
      <w:pPr>
        <w:keepNext/>
        <w:jc w:val="center"/>
      </w:pPr>
      <w:r w:rsidRPr="008941F7">
        <w:rPr>
          <w:noProof/>
        </w:rPr>
        <w:drawing>
          <wp:inline distT="0" distB="0" distL="0" distR="0" wp14:anchorId="738A8D32" wp14:editId="2557B08D">
            <wp:extent cx="2222926" cy="865414"/>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45398" cy="874162"/>
                    </a:xfrm>
                    <a:prstGeom prst="rect">
                      <a:avLst/>
                    </a:prstGeom>
                  </pic:spPr>
                </pic:pic>
              </a:graphicData>
            </a:graphic>
          </wp:inline>
        </w:drawing>
      </w:r>
    </w:p>
    <w:p w:rsidR="00BC7E80" w:rsidRDefault="00BC7E80" w:rsidP="00BC7E80">
      <w:pPr>
        <w:pStyle w:val="Caption"/>
        <w:rPr>
          <w:color w:val="000000"/>
        </w:rPr>
      </w:pPr>
      <w:bookmarkStart w:id="12" w:name="_Toc173828183"/>
      <w:bookmarkStart w:id="13" w:name="_Toc173843050"/>
      <w:r w:rsidRPr="00E81E85">
        <w:t xml:space="preserve">Figure </w:t>
      </w:r>
      <w:fldSimple w:instr=" SEQ Figure \* ARABIC ">
        <w:r>
          <w:rPr>
            <w:noProof/>
          </w:rPr>
          <w:t>4</w:t>
        </w:r>
      </w:fldSimple>
      <w:r w:rsidRPr="00E81E85">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F89ED50CB7549149C47B7B260AA7681"/>
          </w:placeholder>
        </w:sdtPr>
        <w:sdtEndPr/>
        <w:sdtContent>
          <w:r w:rsidRPr="00E81E85">
            <w:rPr>
              <w:color w:val="000000"/>
            </w:rPr>
            <w:t>(Abbasi, 2021)</w:t>
          </w:r>
        </w:sdtContent>
      </w:sdt>
      <w:bookmarkEnd w:id="12"/>
      <w:bookmarkEnd w:id="13"/>
    </w:p>
    <w:p w:rsidR="00463BB4" w:rsidRPr="00463BB4" w:rsidRDefault="00463BB4" w:rsidP="00463BB4">
      <w:r w:rsidRPr="00463BB4">
        <w:t>Predictive maintenance, combined with machine learning, reduces breakdowns by 70%, increases productivity by 25%, and lowers maintenance costs by 25% (</w:t>
      </w:r>
      <w:proofErr w:type="spellStart"/>
      <w:r w:rsidRPr="00463BB4">
        <w:t>Rojek</w:t>
      </w:r>
      <w:proofErr w:type="spellEnd"/>
      <w:r w:rsidRPr="00463BB4">
        <w:t xml:space="preserve"> et al., 2023). This approach makes businesses more proactive, efficient, and resilient.</w:t>
      </w:r>
    </w:p>
    <w:p w:rsidR="007B51DF" w:rsidRPr="000E0BCD" w:rsidRDefault="00531F95" w:rsidP="007B51DF">
      <w:pPr>
        <w:rPr>
          <w:b/>
        </w:rPr>
      </w:pPr>
      <w:r>
        <w:rPr>
          <w:b/>
        </w:rPr>
        <w:t xml:space="preserve">REVIEW OF </w:t>
      </w:r>
      <w:r w:rsidR="007B51DF" w:rsidRPr="000E0BCD">
        <w:rPr>
          <w:b/>
        </w:rPr>
        <w:t>RELATED WORKS</w:t>
      </w:r>
    </w:p>
    <w:p w:rsidR="007B51DF" w:rsidRPr="008941F7" w:rsidRDefault="007B51DF" w:rsidP="007B51DF">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1D4A900E8E124A94A9632A7DD4F04C38"/>
          </w:placeholder>
        </w:sdtPr>
        <w:sdtEndPr/>
        <w:sdtContent>
          <w:r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rsidR="007B51DF" w:rsidRPr="008941F7" w:rsidRDefault="007B51DF" w:rsidP="007B51DF">
      <w:pPr>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1C28F40347794E16A5F00CA54389B0F8"/>
          </w:placeholder>
        </w:sdtPr>
        <w:sdtEndPr/>
        <w:sdtContent>
          <w:r w:rsidRPr="00003817">
            <w:rPr>
              <w:color w:val="000000"/>
            </w:rPr>
            <w:t>(Chen et al., 2019)</w:t>
          </w:r>
        </w:sdtContent>
      </w:sdt>
      <w:r>
        <w:t xml:space="preserve">, </w:t>
      </w:r>
      <w:r w:rsidRPr="008941F7">
        <w:t xml:space="preserve">a methodology for predicting transient stability status in power systems using the </w:t>
      </w:r>
      <w:proofErr w:type="spellStart"/>
      <w:r w:rsidRPr="008941F7">
        <w:t>XGBoost</w:t>
      </w:r>
      <w:proofErr w:type="spellEnd"/>
      <w:r w:rsidRPr="008941F7">
        <w:t xml:space="preserve"> model. Key features of the generator’s state are extracted and redundant ones are removed. The paper emphasizes the </w:t>
      </w:r>
      <w:proofErr w:type="spellStart"/>
      <w:r w:rsidRPr="008941F7">
        <w:t>XGBoost</w:t>
      </w:r>
      <w:proofErr w:type="spellEnd"/>
      <w:r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Pr="008941F7">
        <w:rPr>
          <w:rFonts w:ascii="Segoe UI" w:hAnsi="Segoe UI" w:cs="Segoe UI"/>
          <w:color w:val="111111"/>
        </w:rPr>
        <w:t>.</w:t>
      </w:r>
    </w:p>
    <w:p w:rsidR="007B51DF" w:rsidRPr="008941F7" w:rsidRDefault="007B51DF" w:rsidP="007B51DF">
      <w:r>
        <w:rPr>
          <w:color w:val="000000"/>
        </w:rPr>
        <w:lastRenderedPageBreak/>
        <w:t xml:space="preserve">Th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1C28F40347794E16A5F00CA54389B0F8"/>
          </w:placeholder>
        </w:sdtPr>
        <w:sdtEndPr/>
        <w:sdtContent>
          <w:r w:rsidRPr="00003817">
            <w:rPr>
              <w:color w:val="000000"/>
            </w:rPr>
            <w:t>(Zhang et al., 2019)</w:t>
          </w:r>
        </w:sdtContent>
      </w:sdt>
      <w:r>
        <w:t xml:space="preserve">, which </w:t>
      </w:r>
      <w:r w:rsidRPr="008941F7">
        <w:t xml:space="preserve">explores the use of the </w:t>
      </w:r>
      <w:proofErr w:type="spellStart"/>
      <w:r w:rsidRPr="008941F7">
        <w:t>XGBoost</w:t>
      </w:r>
      <w:proofErr w:type="spellEnd"/>
      <w:r w:rsidRPr="008941F7">
        <w:t xml:space="preserve"> algorithm for diagnosing bearing faults in complex industrial environments. The research compares </w:t>
      </w:r>
      <w:proofErr w:type="spellStart"/>
      <w:r w:rsidRPr="008941F7">
        <w:t>XGBoost</w:t>
      </w:r>
      <w:proofErr w:type="spellEnd"/>
      <w:r w:rsidRPr="008941F7">
        <w:t xml:space="preserve"> with alternative tree models and highlights its superior performance in terms of 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rsidR="007B51DF" w:rsidRPr="008941F7" w:rsidRDefault="007B51DF" w:rsidP="007B51DF">
      <w:r w:rsidRPr="00573ACD">
        <w:t>In the realm of artificial intelligence (AI) applications within Industry 4.0, particularly focusing on its utilization in maintenance processes</w:t>
      </w:r>
      <w:r>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1C28F40347794E16A5F00CA54389B0F8"/>
          </w:placeholder>
        </w:sdtPr>
        <w:sdtEndPr/>
        <w:sdtContent>
          <w:r w:rsidRPr="00003817">
            <w:rPr>
              <w:color w:val="000000"/>
            </w:rPr>
            <w:t>Rojek</w:t>
          </w:r>
          <w:proofErr w:type="spellEnd"/>
          <w:r w:rsidRPr="00003817">
            <w:rPr>
              <w:color w:val="000000"/>
            </w:rPr>
            <w:t xml:space="preserve"> et al., 2023)</w:t>
          </w:r>
        </w:sdtContent>
      </w:sdt>
      <w:r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rsidR="007B51DF" w:rsidRPr="00BA1AFC" w:rsidRDefault="007B51DF" w:rsidP="007B51DF">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8C2E547FD24C43618B252203136CDDC5"/>
          </w:placeholder>
        </w:sdtPr>
        <w:sdtEndPr/>
        <w:sdtContent>
          <w:r w:rsidRPr="00003817">
            <w:rPr>
              <w:color w:val="000000"/>
            </w:rPr>
            <w:t>(</w:t>
          </w:r>
          <w:proofErr w:type="spellStart"/>
          <w:r w:rsidRPr="00003817">
            <w:rPr>
              <w:color w:val="000000"/>
            </w:rPr>
            <w:t>Breviglieri</w:t>
          </w:r>
          <w:proofErr w:type="spellEnd"/>
          <w:r w:rsidRPr="00003817">
            <w:rPr>
              <w:color w:val="000000"/>
            </w:rPr>
            <w:t xml:space="preserve"> et al., 2021b)</w:t>
          </w:r>
        </w:sdtContent>
      </w:sdt>
      <w:r>
        <w:t>, e</w:t>
      </w:r>
      <w:r w:rsidRPr="00BA1AFC">
        <w:t>xplored within an in-depth literature review centered on the application of deep learning models for predicting smart grid stability, with a specific emphasis on the Decentral Smart Grid Control (DSGC) system</w:t>
      </w:r>
      <w:r>
        <w:t xml:space="preserve">. </w:t>
      </w:r>
      <w:r w:rsidRPr="00BA1AFC">
        <w:t xml:space="preserve">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  </w:t>
      </w:r>
    </w:p>
    <w:p w:rsidR="00A27C03" w:rsidRPr="00415C72" w:rsidRDefault="007B51DF" w:rsidP="007B51DF">
      <w:r>
        <w:t xml:space="preserve">A </w:t>
      </w:r>
      <w:r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1AB1D20D7FCC4ECBB0FA7AE351A24130"/>
          </w:placeholder>
        </w:sdtPr>
        <w:sdtEndPr/>
        <w:sdtContent>
          <w:r w:rsidRPr="00003817">
            <w:rPr>
              <w:color w:val="000000"/>
            </w:rPr>
            <w:t>(</w:t>
          </w:r>
          <w:proofErr w:type="spellStart"/>
          <w:r w:rsidRPr="00003817">
            <w:rPr>
              <w:color w:val="000000"/>
            </w:rPr>
            <w:t>Carratu</w:t>
          </w:r>
          <w:proofErr w:type="spellEnd"/>
          <w:r w:rsidRPr="00003817">
            <w:rPr>
              <w:color w:val="000000"/>
            </w:rPr>
            <w:t xml:space="preserve"> et al., 2023)</w:t>
          </w:r>
        </w:sdtContent>
      </w:sdt>
      <w:r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C74E52" w:rsidRDefault="007B51DF" w:rsidP="007B51DF">
      <w:pPr>
        <w:rPr>
          <w:b/>
        </w:rPr>
      </w:pPr>
      <w:r w:rsidRPr="000E0BCD">
        <w:rPr>
          <w:b/>
        </w:rPr>
        <w:lastRenderedPageBreak/>
        <w:t>METHODOLOGY</w:t>
      </w:r>
    </w:p>
    <w:p w:rsidR="007B51DF" w:rsidRDefault="00C74E52" w:rsidP="00C74E52">
      <w:pPr>
        <w:jc w:val="center"/>
        <w:rPr>
          <w:b/>
        </w:rPr>
      </w:pPr>
      <w:r>
        <w:rPr>
          <w:noProof/>
        </w:rPr>
        <w:drawing>
          <wp:inline distT="0" distB="0" distL="0" distR="0" wp14:anchorId="31535090" wp14:editId="64467A67">
            <wp:extent cx="1605643" cy="316198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646547" cy="3242541"/>
                    </a:xfrm>
                    <a:prstGeom prst="rect">
                      <a:avLst/>
                    </a:prstGeom>
                    <a:noFill/>
                    <a:ln>
                      <a:noFill/>
                    </a:ln>
                  </pic:spPr>
                </pic:pic>
              </a:graphicData>
            </a:graphic>
          </wp:inline>
        </w:drawing>
      </w:r>
    </w:p>
    <w:p w:rsidR="007B51DF" w:rsidRPr="00B73024" w:rsidRDefault="007B51DF" w:rsidP="00F846BE">
      <w:pPr>
        <w:pStyle w:val="Caption"/>
      </w:pPr>
      <w:bookmarkStart w:id="14" w:name="_Toc173828186"/>
      <w:r>
        <w:t xml:space="preserve">Figure </w:t>
      </w:r>
      <w:fldSimple w:instr=" SEQ Figure \* ARABIC ">
        <w:r w:rsidR="00456413">
          <w:rPr>
            <w:noProof/>
          </w:rPr>
          <w:t>7</w:t>
        </w:r>
      </w:fldSimple>
      <w:r>
        <w:t>: Study Framework</w:t>
      </w:r>
      <w:bookmarkEnd w:id="14"/>
    </w:p>
    <w:p w:rsidR="007B51DF" w:rsidRDefault="007B51DF" w:rsidP="007B51DF">
      <w:pPr>
        <w:rPr>
          <w:b/>
        </w:rPr>
      </w:pPr>
      <w:r>
        <w:rPr>
          <w:b/>
        </w:rPr>
        <w:t>DATASET</w:t>
      </w:r>
    </w:p>
    <w:p w:rsidR="00531F95" w:rsidRPr="00531F95" w:rsidRDefault="00531F95" w:rsidP="007B51DF">
      <w:bookmarkStart w:id="15" w:name="_Hlk174801820"/>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4C9686497EE948AD93DBF023E0F4756F"/>
          </w:placeholder>
        </w:sdtPr>
        <w:sdtEndPr/>
        <w:sdtContent>
          <w:r>
            <w:rPr>
              <w:color w:val="000000"/>
            </w:rPr>
            <w:t xml:space="preserve"> </w:t>
          </w:r>
          <w:r w:rsidRPr="00003817">
            <w:rPr>
              <w:color w:val="000000"/>
            </w:rPr>
            <w:t>(</w:t>
          </w:r>
          <w:proofErr w:type="spellStart"/>
          <w:r w:rsidRPr="00003817">
            <w:rPr>
              <w:color w:val="000000"/>
            </w:rPr>
            <w:t>Sreshta</w:t>
          </w:r>
          <w:proofErr w:type="spellEnd"/>
          <w:r w:rsidRPr="00003817">
            <w:rPr>
              <w:color w:val="000000"/>
            </w:rPr>
            <w:t>, 2020)</w:t>
          </w:r>
        </w:sdtContent>
      </w:sdt>
      <w:r>
        <w:t>.</w:t>
      </w:r>
      <w:bookmarkEnd w:id="15"/>
      <w:r>
        <w:t xml:space="preserve"> It consists of 21,174 rows and 17 columns, with each row representing a unique observation and each column denoting a specific feature or attribute. The dataset encompasses both numerical and categorical variables, providing comprehensive insights into transformer health and performance</w:t>
      </w:r>
    </w:p>
    <w:p w:rsidR="00F846BE" w:rsidRPr="005A1143" w:rsidRDefault="00F846BE">
      <w:pPr>
        <w:rPr>
          <w:b/>
        </w:rPr>
      </w:pPr>
      <w:r w:rsidRPr="005A1143">
        <w:rPr>
          <w:b/>
        </w:rPr>
        <w:t>DATA PREPARATION</w:t>
      </w:r>
    </w:p>
    <w:p w:rsidR="00F846BE" w:rsidRDefault="00F846BE">
      <w:r w:rsidRPr="00F846BE">
        <w:t>Pre-processing data is a critical step in transforming raw data into a machine-readable format, essential for effective utilization by machine learning models (Abbasi, 2021). This project involved several key steps to ensure data accuracy and uniformity, enhancing the models’ ability to learn and make accurate predictions.</w:t>
      </w:r>
    </w:p>
    <w:p w:rsidR="00F846BE" w:rsidRDefault="00F846BE">
      <w:r w:rsidRPr="005A1143">
        <w:rPr>
          <w:b/>
        </w:rPr>
        <w:t>Data Cleaning:</w:t>
      </w:r>
      <w:r w:rsidRPr="00F846BE">
        <w:t xml:space="preserve"> The first step in the data preparation process was data cleaning. This involved removing noise and inconsistencies from the dataset to ensure its integrity. Any missing values were identified and addressed to maintain the dataset’s completeness.</w:t>
      </w:r>
    </w:p>
    <w:p w:rsidR="00F846BE" w:rsidRDefault="00F846BE">
      <w:r w:rsidRPr="005A1143">
        <w:rPr>
          <w:b/>
        </w:rPr>
        <w:t xml:space="preserve">Handling Missing Values: </w:t>
      </w:r>
      <w:r w:rsidRPr="00F846BE">
        <w:t>Handling missing data was a crucial part of the pre-processing phase. For most features, missing values were handled using interpolation, which estimates missing values based on the surrounding data points. For the dependent feature, missing data were handled using forward fill, which propagates the last observed value forward to fill in the gaps.</w:t>
      </w:r>
    </w:p>
    <w:p w:rsidR="00F846BE" w:rsidRDefault="00F846BE" w:rsidP="00F846BE">
      <w:r w:rsidRPr="005A1143">
        <w:rPr>
          <w:b/>
        </w:rPr>
        <w:t>Feature Selection:</w:t>
      </w:r>
      <w:r>
        <w:t xml:space="preserve"> Feature selection was performed to identify the most relevant attributes for the predictive models. This step was crucial not only for maintaining the data’s accuracy and uniformity but also for removing multicollinearity identified from the correlation matrix. By eliminating highly correlated features, we ensured that the models, particularly </w:t>
      </w:r>
      <w:proofErr w:type="spellStart"/>
      <w:r>
        <w:t>XGBoost</w:t>
      </w:r>
      <w:proofErr w:type="spellEnd"/>
      <w:r>
        <w:t xml:space="preserve"> and Random Forest, did not suffer from multicollinearity, which could lead to overfitting.</w:t>
      </w:r>
    </w:p>
    <w:p w:rsidR="00F846BE" w:rsidRDefault="00F846BE" w:rsidP="00F846BE">
      <w:r>
        <w:lastRenderedPageBreak/>
        <w:t xml:space="preserve">Using Python, this project employed libraries such as Pandas for data manipulation, NumPy for numerical operations, and </w:t>
      </w:r>
      <w:proofErr w:type="spellStart"/>
      <w:r>
        <w:t>Scikit</w:t>
      </w:r>
      <w:proofErr w:type="spellEnd"/>
      <w:r>
        <w:t>-learn for various pre-processing techniques. These tools provided comprehensive functionalities to handle the entire workflow, ensuring the data was in the best possible shape for analysis and model training.</w:t>
      </w:r>
    </w:p>
    <w:p w:rsidR="005A1143" w:rsidRDefault="005A1143" w:rsidP="005A1143">
      <w:r w:rsidRPr="005A1143">
        <w:rPr>
          <w:b/>
        </w:rPr>
        <w:t>Data Splitting:</w:t>
      </w:r>
      <w:r>
        <w:t xml:space="preserve"> The final step in the data preparation process was splitting the data into training and test subsets. The data was divided into 80% for training and 20% for testing. The training set was used for fitting the models and tuning hyperparameters, while the test set provided an independent assessment of model performance. This approach facilitated robust and unbiased model evaluation.</w:t>
      </w:r>
    </w:p>
    <w:p w:rsidR="005A1143" w:rsidRDefault="005A1143" w:rsidP="005A1143">
      <w:r>
        <w:t>This preparation was key to developing reliable and efficient transformer failure prediction models and maintenance practices.</w:t>
      </w:r>
    </w:p>
    <w:p w:rsidR="005A1143" w:rsidRDefault="005A1143" w:rsidP="005A1143">
      <w:pPr>
        <w:rPr>
          <w:b/>
        </w:rPr>
      </w:pPr>
      <w:r>
        <w:rPr>
          <w:b/>
        </w:rPr>
        <w:t>MODEL IMPLEMENTATION</w:t>
      </w:r>
    </w:p>
    <w:p w:rsidR="00C74E52" w:rsidRPr="00E81E85" w:rsidRDefault="00C74E52" w:rsidP="00C74E52">
      <w:pPr>
        <w:rPr>
          <w:b/>
        </w:rPr>
      </w:pPr>
      <w:bookmarkStart w:id="16" w:name="_Toc160683577"/>
      <w:bookmarkStart w:id="17" w:name="_Toc173828221"/>
      <w:r w:rsidRPr="00E81E85">
        <w:rPr>
          <w:b/>
        </w:rPr>
        <w:t>RANDOM FOREST ALGORITHM</w:t>
      </w:r>
      <w:bookmarkEnd w:id="16"/>
      <w:bookmarkEnd w:id="17"/>
    </w:p>
    <w:p w:rsidR="00C74E52" w:rsidRPr="008941F7" w:rsidRDefault="00C74E52" w:rsidP="00C74E52">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0B17E791E4A54E36A01341B44C9EDC58"/>
          </w:placeholder>
        </w:sdtPr>
        <w:sdtEndPr/>
        <w:sdtContent>
          <w:r w:rsidRPr="00003817">
            <w:rPr>
              <w:color w:val="000000"/>
            </w:rPr>
            <w:t>(Wang et al., 2023)</w:t>
          </w:r>
        </w:sdtContent>
      </w:sdt>
      <w:r w:rsidRPr="008941F7">
        <w:t>. It’s versatile and can be applied to both Classification and Regression tasks in Machine Learning. This ensemble learning method combines a multitude of sensor 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0B17E791E4A54E36A01341B44C9EDC58"/>
          </w:placeholder>
        </w:sdtPr>
        <w:sdtEndPr/>
        <w:sdtContent>
          <w:r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0B17E791E4A54E36A01341B44C9EDC58"/>
          </w:placeholder>
        </w:sdtPr>
        <w:sdtEndPr/>
        <w:sdtContent>
          <w:r w:rsidRPr="00003817">
            <w:rPr>
              <w:color w:val="000000"/>
            </w:rPr>
            <w:t>(Wang et al., 2023)</w:t>
          </w:r>
        </w:sdtContent>
      </w:sdt>
      <w:r w:rsidRPr="008941F7">
        <w:t>. The more trees in the forest, the higher the accuracy, which helps prevent overfitting. The below diagram explains the working of the Random Forest algorithm:</w:t>
      </w:r>
    </w:p>
    <w:p w:rsidR="00C74E52" w:rsidRPr="008941F7" w:rsidRDefault="00C74E52" w:rsidP="00C74E52">
      <w:pPr>
        <w:keepNext/>
        <w:jc w:val="center"/>
      </w:pPr>
      <w:r w:rsidRPr="004F4C5F">
        <w:rPr>
          <w:noProof/>
        </w:rPr>
        <w:drawing>
          <wp:inline distT="0" distB="0" distL="0" distR="0" wp14:anchorId="51CBB2A9" wp14:editId="0E91CCAC">
            <wp:extent cx="2174434" cy="27460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179250" cy="2752164"/>
                    </a:xfrm>
                    <a:prstGeom prst="rect">
                      <a:avLst/>
                    </a:prstGeom>
                  </pic:spPr>
                </pic:pic>
              </a:graphicData>
            </a:graphic>
          </wp:inline>
        </w:drawing>
      </w:r>
    </w:p>
    <w:p w:rsidR="00C74E52" w:rsidRPr="00E81E85" w:rsidRDefault="00C74E52" w:rsidP="00C74E52">
      <w:pPr>
        <w:pStyle w:val="Caption"/>
      </w:pPr>
      <w:bookmarkStart w:id="18" w:name="_Toc173828184"/>
      <w:bookmarkStart w:id="19" w:name="_Toc173843051"/>
      <w:r w:rsidRPr="00E81E85">
        <w:t xml:space="preserve">Figure </w:t>
      </w:r>
      <w:fldSimple w:instr=" SEQ Figure \* ARABIC ">
        <w:r>
          <w:rPr>
            <w:noProof/>
          </w:rPr>
          <w:t>5</w:t>
        </w:r>
      </w:fldSimple>
      <w:r w:rsidRPr="00E81E85">
        <w:t>: Random Forest Algorithm</w:t>
      </w:r>
      <w:bookmarkEnd w:id="18"/>
      <w:bookmarkEnd w:id="19"/>
    </w:p>
    <w:p w:rsidR="00C74E52" w:rsidRDefault="00C74E52" w:rsidP="00C74E52">
      <w:bookmarkStart w:id="20" w:name="_Toc160683578"/>
      <w:bookmarkStart w:id="21" w:name="_Toc173828222"/>
      <w:r>
        <w:t>In classification, the algorithm begins by randomly sampling subsets of the training data with replacement. For each subset, decision trees are constructed using sensor readings and historical trends. At each node, a subset of features is randomly selected, and the optimal feature and split point are chosen based on their ability to minimize the Gini impurity. Gini impurity, a measure of the uncertainty or impurity of a set of samples,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497"/>
        <w:gridCol w:w="1381"/>
      </w:tblGrid>
      <w:tr w:rsidR="00C74E52" w:rsidTr="001A6DDD">
        <w:tc>
          <w:tcPr>
            <w:tcW w:w="265" w:type="dxa"/>
          </w:tcPr>
          <w:p w:rsidR="00C74E52" w:rsidRDefault="00C74E52" w:rsidP="001A6DDD"/>
        </w:tc>
        <w:tc>
          <w:tcPr>
            <w:tcW w:w="2497" w:type="dxa"/>
          </w:tcPr>
          <w:p w:rsidR="00C74E52" w:rsidRDefault="00C74E52" w:rsidP="001A6DDD">
            <m:oMathPara>
              <m:oMath>
                <m:r>
                  <m:rPr>
                    <m:nor/>
                  </m:rPr>
                  <m:t>Gini</m:t>
                </m:r>
                <m:r>
                  <w:rPr>
                    <w:rFonts w:ascii="Cambria Math" w:hAnsi="Cambria Math"/>
                  </w:rPr>
                  <m:t>(D)=1-</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C</m:t>
                    </m:r>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2</m:t>
                        </m:r>
                      </m:sup>
                    </m:sSubSup>
                  </m:e>
                </m:nary>
              </m:oMath>
            </m:oMathPara>
          </w:p>
        </w:tc>
        <w:tc>
          <w:tcPr>
            <w:tcW w:w="1381" w:type="dxa"/>
            <w:vAlign w:val="center"/>
          </w:tcPr>
          <w:p w:rsidR="00C74E52" w:rsidRDefault="00C74E52" w:rsidP="001A6DDD">
            <w:pPr>
              <w:pStyle w:val="Caption"/>
              <w:keepNext/>
              <w:jc w:val="right"/>
            </w:pPr>
            <w:r>
              <w:t>(</w:t>
            </w:r>
            <w:fldSimple w:instr=" SEQ Equation \* ARABIC ">
              <w:r w:rsidR="009D53D3">
                <w:rPr>
                  <w:noProof/>
                </w:rPr>
                <w:t>1</w:t>
              </w:r>
            </w:fldSimple>
            <w:r>
              <w:t>)</w:t>
            </w:r>
          </w:p>
          <w:p w:rsidR="00C74E52" w:rsidRDefault="00C74E52" w:rsidP="001A6DDD">
            <w:pPr>
              <w:jc w:val="right"/>
            </w:pPr>
          </w:p>
        </w:tc>
      </w:tr>
    </w:tbl>
    <w:p w:rsidR="00C74E52" w:rsidRDefault="00C74E52" w:rsidP="00C74E52"/>
    <w:p w:rsidR="00C74E52" w:rsidRDefault="00C74E52" w:rsidP="00C74E52">
      <w:r>
        <w:t>Here, (p</w:t>
      </w:r>
      <w:r w:rsidRPr="00893354">
        <w:rPr>
          <w:vertAlign w:val="subscript"/>
        </w:rPr>
        <w:t>i</w:t>
      </w:r>
      <w:r>
        <w:t xml:space="preserve">) is the probability of class </w:t>
      </w:r>
      <w:proofErr w:type="gramStart"/>
      <w:r>
        <w:t xml:space="preserve">( </w:t>
      </w:r>
      <w:proofErr w:type="spellStart"/>
      <w:r>
        <w:t>i</w:t>
      </w:r>
      <w:proofErr w:type="spellEnd"/>
      <w:proofErr w:type="gramEnd"/>
      <w:r>
        <w:t xml:space="preserve"> ) in node ( D ).</w:t>
      </w:r>
    </w:p>
    <w:p w:rsidR="00C74E52" w:rsidRDefault="00C74E52" w:rsidP="00C74E52">
      <w:r>
        <w:t>In regression, each tree analyzes relationships between features and actual values to estimate the remaining lifespan of equipment. The final predicted value for a sample is the average of predictions by all the individual tree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497"/>
        <w:gridCol w:w="1381"/>
      </w:tblGrid>
      <w:tr w:rsidR="00C74E52" w:rsidTr="001A6DDD">
        <w:tc>
          <w:tcPr>
            <w:tcW w:w="265" w:type="dxa"/>
          </w:tcPr>
          <w:p w:rsidR="00C74E52" w:rsidRDefault="00C74E52" w:rsidP="001A6DDD"/>
        </w:tc>
        <w:tc>
          <w:tcPr>
            <w:tcW w:w="2497" w:type="dxa"/>
          </w:tcPr>
          <w:p w:rsidR="00C74E52" w:rsidRDefault="00800167" w:rsidP="001A6DDD">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1381" w:type="dxa"/>
          </w:tcPr>
          <w:p w:rsidR="00C74E52" w:rsidRDefault="00C74E52" w:rsidP="001A6DDD">
            <w:pPr>
              <w:pStyle w:val="Caption"/>
              <w:keepNext/>
              <w:jc w:val="right"/>
            </w:pPr>
            <w:r>
              <w:t>(</w:t>
            </w:r>
            <w:fldSimple w:instr=" SEQ Equation \* ARABIC ">
              <w:r w:rsidR="009D53D3">
                <w:rPr>
                  <w:noProof/>
                </w:rPr>
                <w:t>2</w:t>
              </w:r>
            </w:fldSimple>
            <w:r>
              <w:t>)</w:t>
            </w:r>
          </w:p>
          <w:p w:rsidR="00C74E52" w:rsidRDefault="00C74E52" w:rsidP="001A6DDD">
            <w:pPr>
              <w:jc w:val="right"/>
            </w:pPr>
          </w:p>
        </w:tc>
      </w:tr>
    </w:tbl>
    <w:p w:rsidR="00C74E52" w:rsidRDefault="00C74E52" w:rsidP="00C74E52"/>
    <w:p w:rsidR="00C74E52" w:rsidRDefault="00C74E52" w:rsidP="00C74E52">
      <w:r>
        <w:t xml:space="preserve">Here, </w:t>
      </w:r>
      <m:oMath>
        <m:sSub>
          <m:sSubPr>
            <m:ctrlPr>
              <w:rPr>
                <w:rFonts w:ascii="Cambria Math" w:hAnsi="Cambria Math"/>
              </w:rPr>
            </m:ctrlPr>
          </m:sSubPr>
          <m:e>
            <m:acc>
              <m:accPr>
                <m:ctrlPr>
                  <w:rPr>
                    <w:rFonts w:ascii="Cambria Math" w:hAnsi="Cambria Math"/>
                  </w:rPr>
                </m:ctrlPr>
              </m:accPr>
              <m:e>
                <m:r>
                  <w:rPr>
                    <w:rFonts w:ascii="Cambria Math" w:hAnsi="Cambria Math"/>
                  </w:rPr>
                  <m:t xml:space="preserve"> 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represents the predicted value by the </w:t>
      </w:r>
      <w:proofErr w:type="gramStart"/>
      <w:r>
        <w:t>( i</w:t>
      </w:r>
      <w:proofErr w:type="gramEnd"/>
      <w:r>
        <w:t xml:space="preserve"> )-th decision tree for sample ( x ), and ( k ) is the number of decision trees.</w:t>
      </w:r>
    </w:p>
    <w:p w:rsidR="00C74E52" w:rsidRPr="00E81E85" w:rsidRDefault="00C74E52" w:rsidP="00C74E52">
      <w:pPr>
        <w:rPr>
          <w:b/>
        </w:rPr>
      </w:pPr>
      <w:r w:rsidRPr="00E81E85">
        <w:rPr>
          <w:b/>
        </w:rPr>
        <w:t>EXTRA GRADIENT BOOSTING (XGBOOST) ALGORITHM</w:t>
      </w:r>
      <w:bookmarkEnd w:id="20"/>
      <w:bookmarkEnd w:id="21"/>
    </w:p>
    <w:p w:rsidR="00C74E52" w:rsidRPr="008941F7" w:rsidRDefault="00C74E52" w:rsidP="00C74E52">
      <w:r w:rsidRPr="006647DB">
        <w:t xml:space="preserve">Gradient Boosting is a machine learning technique that builds a strong predictive model by combining the predictions of several weaker models. It’s particularly useful for regression and classification problems. </w:t>
      </w:r>
      <w:proofErr w:type="spellStart"/>
      <w:r w:rsidRPr="006647DB">
        <w:t>XGBoost</w:t>
      </w:r>
      <w:proofErr w:type="spellEnd"/>
      <w:r w:rsidRPr="006647DB">
        <w:t xml:space="preserve">, or “Extreme Gradient Boosting,” is a scalable system for tree boosting developed by Chen and </w:t>
      </w:r>
      <w:proofErr w:type="spellStart"/>
      <w:r w:rsidRPr="006647DB">
        <w:t>Guestrin</w:t>
      </w:r>
      <w:proofErr w:type="spellEnd"/>
      <w:r w:rsidRPr="006647DB">
        <w:t xml:space="preserve">. It uses Classification and Regression Trees (CART) as the base classifier and integrates them with gradient boosting (Chen et al., 2019). </w:t>
      </w:r>
      <w:proofErr w:type="spellStart"/>
      <w:r w:rsidRPr="006647DB">
        <w:t>XGBoost</w:t>
      </w:r>
      <w:proofErr w:type="spellEnd"/>
      <w:r w:rsidRPr="006647DB">
        <w:t xml:space="preserve"> adds a regularization term to the loss function, reducing model complexity and achieving a balance between accuracy and complexity. Each new CART is added by fitting the prediction residuals of the previous CART, and the accumulated prediction results of all CARTs yield the final model results (Wang et al., 2023).</w:t>
      </w:r>
      <w:r>
        <w:t xml:space="preserve"> </w:t>
      </w:r>
      <w:r w:rsidRPr="008941F7">
        <w:t xml:space="preserve">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rsidR="00C74E52" w:rsidRPr="008941F7" w:rsidRDefault="00C74E52" w:rsidP="00C74E52">
      <w:pPr>
        <w:keepNext/>
        <w:jc w:val="center"/>
      </w:pPr>
      <w:r w:rsidRPr="008941F7">
        <w:rPr>
          <w:noProof/>
        </w:rPr>
        <w:drawing>
          <wp:inline distT="0" distB="0" distL="0" distR="0" wp14:anchorId="0A659CB5" wp14:editId="77398466">
            <wp:extent cx="2353901" cy="1631147"/>
            <wp:effectExtent l="0" t="0" r="8890" b="762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2384447" cy="1652314"/>
                    </a:xfrm>
                    <a:prstGeom prst="rect">
                      <a:avLst/>
                    </a:prstGeom>
                    <a:noFill/>
                    <a:ln>
                      <a:noFill/>
                    </a:ln>
                  </pic:spPr>
                </pic:pic>
              </a:graphicData>
            </a:graphic>
          </wp:inline>
        </w:drawing>
      </w:r>
    </w:p>
    <w:p w:rsidR="00C74E52" w:rsidRPr="00E81E85" w:rsidRDefault="00C74E52" w:rsidP="00C74E52">
      <w:pPr>
        <w:pStyle w:val="Caption"/>
      </w:pPr>
      <w:bookmarkStart w:id="22" w:name="_Toc173828185"/>
      <w:bookmarkStart w:id="23" w:name="_Toc173843052"/>
      <w:r w:rsidRPr="00E81E85">
        <w:t xml:space="preserve">Figure </w:t>
      </w:r>
      <w:fldSimple w:instr=" SEQ Figure \* ARABIC ">
        <w:r>
          <w:rPr>
            <w:noProof/>
          </w:rPr>
          <w:t>6</w:t>
        </w:r>
      </w:fldSimple>
      <w:r w:rsidRPr="00E81E85">
        <w:t>: Extreme Gradient Boosting 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0B17E791E4A54E36A01341B44C9EDC58"/>
          </w:placeholder>
        </w:sdtPr>
        <w:sdtEndPr/>
        <w:sdtContent>
          <w:r w:rsidRPr="00E81E85">
            <w:rPr>
              <w:color w:val="000000"/>
            </w:rPr>
            <w:t>(Khan et al., 2022)</w:t>
          </w:r>
        </w:sdtContent>
      </w:sdt>
      <w:bookmarkEnd w:id="22"/>
      <w:bookmarkEnd w:id="23"/>
    </w:p>
    <w:p w:rsidR="00C74E52" w:rsidRDefault="00C74E52" w:rsidP="00C74E52">
      <w:r w:rsidRPr="00BC2C0F">
        <w:t>The mathematical equations guiding the model learning process are as follows (Chen et al., 2019):</w:t>
      </w:r>
    </w:p>
    <w:p w:rsidR="00C74E52" w:rsidRDefault="00C74E52" w:rsidP="00C74E52">
      <w:r w:rsidRPr="0000455A">
        <w:rPr>
          <w:b/>
        </w:rPr>
        <w:t>Objective</w:t>
      </w:r>
      <w:r>
        <w:t xml:space="preserve"> </w:t>
      </w:r>
      <w:r w:rsidRPr="0000455A">
        <w:rPr>
          <w:b/>
        </w:rPr>
        <w:t>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882"/>
        <w:gridCol w:w="450"/>
      </w:tblGrid>
      <w:tr w:rsidR="00C74E52" w:rsidTr="001A6DDD">
        <w:tc>
          <w:tcPr>
            <w:tcW w:w="0" w:type="auto"/>
          </w:tcPr>
          <w:p w:rsidR="00C74E52" w:rsidRDefault="00C74E52" w:rsidP="001A6DDD"/>
        </w:tc>
        <w:tc>
          <w:tcPr>
            <w:tcW w:w="0" w:type="auto"/>
          </w:tcPr>
          <w:p w:rsidR="00C74E52" w:rsidRDefault="00C74E52" w:rsidP="001A6DDD">
            <m:oMathPara>
              <m:oMath>
                <m:r>
                  <m:rPr>
                    <m:nor/>
                  </m:rPr>
                  <m:t>Obj</m:t>
                </m:r>
                <m:r>
                  <w:rPr>
                    <w:rFonts w:ascii="Cambria Math" w:hAnsi="Cambria Math"/>
                  </w:rPr>
                  <m:t>(</m:t>
                </m:r>
                <m:r>
                  <m:rPr>
                    <m:sty m:val="p"/>
                  </m:rPr>
                  <w:rPr>
                    <w:rFonts w:ascii="Cambria Math" w:hAnsi="Cambria Math"/>
                  </w:rPr>
                  <m:t>Θ</m:t>
                </m:r>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w:rPr>
                    <w:rFonts w:ascii="Cambria Math" w:hAnsi="Cambria Math"/>
                  </w:rPr>
                  <m:t>+</m:t>
                </m:r>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0" w:type="auto"/>
          </w:tcPr>
          <w:p w:rsidR="00C74E52" w:rsidRDefault="00C74E52" w:rsidP="001A6DDD">
            <w:pPr>
              <w:pStyle w:val="Caption"/>
              <w:keepNext/>
              <w:jc w:val="right"/>
            </w:pPr>
            <w:r>
              <w:t>(</w:t>
            </w:r>
            <w:fldSimple w:instr=" SEQ Equation \* ARABIC ">
              <w:r w:rsidR="009D53D3">
                <w:rPr>
                  <w:noProof/>
                </w:rPr>
                <w:t>3</w:t>
              </w:r>
            </w:fldSimple>
            <w:r>
              <w:t>)</w:t>
            </w:r>
          </w:p>
          <w:p w:rsidR="00C74E52" w:rsidRDefault="00C74E52" w:rsidP="001A6DDD"/>
        </w:tc>
      </w:tr>
    </w:tbl>
    <w:p w:rsidR="00C74E52" w:rsidRDefault="00C74E52" w:rsidP="00C74E52"/>
    <w:p w:rsidR="00C74E52" w:rsidRPr="0000455A" w:rsidRDefault="00C74E52" w:rsidP="00C74E52">
      <w:pPr>
        <w:rPr>
          <w:b/>
        </w:rPr>
      </w:pPr>
      <w:r w:rsidRPr="0000455A">
        <w:rPr>
          <w:b/>
        </w:rPr>
        <w:lastRenderedPageBreak/>
        <w:t>Regularization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497"/>
        <w:gridCol w:w="1381"/>
      </w:tblGrid>
      <w:tr w:rsidR="00C74E52" w:rsidTr="001A6DDD">
        <w:tc>
          <w:tcPr>
            <w:tcW w:w="265" w:type="dxa"/>
          </w:tcPr>
          <w:p w:rsidR="00C74E52" w:rsidRDefault="00C74E52" w:rsidP="001A6DDD"/>
        </w:tc>
        <w:tc>
          <w:tcPr>
            <w:tcW w:w="2497" w:type="dxa"/>
          </w:tcPr>
          <w:p w:rsidR="00C74E52" w:rsidRDefault="00C74E52" w:rsidP="001A6DDD">
            <m:oMathPara>
              <m:oMath>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1381" w:type="dxa"/>
          </w:tcPr>
          <w:p w:rsidR="00C74E52" w:rsidRDefault="00C74E52" w:rsidP="001A6DDD">
            <w:pPr>
              <w:pStyle w:val="Caption"/>
              <w:keepNext/>
              <w:jc w:val="right"/>
            </w:pPr>
            <w:r>
              <w:t>(</w:t>
            </w:r>
            <w:fldSimple w:instr=" SEQ Equation \* ARABIC ">
              <w:r w:rsidR="009D53D3">
                <w:rPr>
                  <w:noProof/>
                </w:rPr>
                <w:t>4</w:t>
              </w:r>
            </w:fldSimple>
            <w:r>
              <w:t>)</w:t>
            </w:r>
          </w:p>
          <w:p w:rsidR="00C74E52" w:rsidRDefault="00C74E52" w:rsidP="001A6DDD">
            <w:pPr>
              <w:jc w:val="right"/>
            </w:pPr>
          </w:p>
        </w:tc>
      </w:tr>
    </w:tbl>
    <w:p w:rsidR="00C74E52" w:rsidRDefault="00C74E52" w:rsidP="00C74E52"/>
    <w:p w:rsidR="00C74E52" w:rsidRPr="0000455A" w:rsidRDefault="00C74E52" w:rsidP="00C74E52">
      <w:pPr>
        <w:rPr>
          <w:b/>
        </w:rPr>
      </w:pPr>
      <w:r w:rsidRPr="0000455A">
        <w:rPr>
          <w:b/>
        </w:rPr>
        <w:t>Simplified objectiv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5204"/>
        <w:gridCol w:w="450"/>
      </w:tblGrid>
      <w:tr w:rsidR="00C74E52" w:rsidTr="001A6DDD">
        <w:tc>
          <w:tcPr>
            <w:tcW w:w="0" w:type="auto"/>
          </w:tcPr>
          <w:p w:rsidR="00C74E52" w:rsidRDefault="00C74E52" w:rsidP="001A6DDD"/>
        </w:tc>
        <w:tc>
          <w:tcPr>
            <w:tcW w:w="0" w:type="auto"/>
          </w:tcPr>
          <w:p w:rsidR="00C74E52" w:rsidRDefault="00800167" w:rsidP="001A6DDD">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w:rPr>
                    <w:rFonts w:ascii="Cambria Math" w:hAnsi="Cambria Math"/>
                  </w:rPr>
                  <m:t>+</m:t>
                </m:r>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0" w:type="auto"/>
          </w:tcPr>
          <w:p w:rsidR="00C74E52" w:rsidRDefault="00C74E52" w:rsidP="001A6DDD">
            <w:pPr>
              <w:pStyle w:val="Caption"/>
              <w:keepNext/>
              <w:jc w:val="right"/>
            </w:pPr>
            <w:r>
              <w:t>(</w:t>
            </w:r>
            <w:fldSimple w:instr=" SEQ Equation \* ARABIC ">
              <w:r w:rsidR="009D53D3">
                <w:rPr>
                  <w:noProof/>
                </w:rPr>
                <w:t>5</w:t>
              </w:r>
            </w:fldSimple>
            <w:r>
              <w:t>)</w:t>
            </w:r>
          </w:p>
          <w:p w:rsidR="00C74E52" w:rsidRDefault="00C74E52" w:rsidP="001A6DDD"/>
        </w:tc>
      </w:tr>
    </w:tbl>
    <w:p w:rsidR="00C74E52" w:rsidRDefault="00C74E52" w:rsidP="00C74E52"/>
    <w:p w:rsidR="00C74E52" w:rsidRPr="0000455A" w:rsidRDefault="00C74E52" w:rsidP="00C74E52">
      <w:pPr>
        <w:rPr>
          <w:b/>
        </w:rPr>
      </w:pPr>
      <w:r w:rsidRPr="0000455A">
        <w:rPr>
          <w:b/>
        </w:rPr>
        <w:t xml:space="preserve">Final Objectiv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698"/>
        <w:gridCol w:w="450"/>
      </w:tblGrid>
      <w:tr w:rsidR="00C74E52" w:rsidTr="001A6DDD">
        <w:tc>
          <w:tcPr>
            <w:tcW w:w="0" w:type="auto"/>
          </w:tcPr>
          <w:p w:rsidR="00C74E52" w:rsidRDefault="00C74E52" w:rsidP="001A6DDD"/>
        </w:tc>
        <w:tc>
          <w:tcPr>
            <w:tcW w:w="0" w:type="auto"/>
          </w:tcPr>
          <w:p w:rsidR="00C74E52" w:rsidRDefault="00800167" w:rsidP="001A6DDD">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r>
                      <w:rPr>
                        <w:rFonts w:ascii="Cambria Math" w:hAnsi="Cambria Math"/>
                      </w:rPr>
                      <m:t>]</m:t>
                    </m:r>
                  </m:e>
                </m:nary>
                <m:r>
                  <w:rPr>
                    <w:rFonts w:ascii="Cambria Math" w:hAnsi="Cambria Math"/>
                  </w:rPr>
                  <m:t>+γT</m:t>
                </m:r>
              </m:oMath>
            </m:oMathPara>
          </w:p>
        </w:tc>
        <w:tc>
          <w:tcPr>
            <w:tcW w:w="0" w:type="auto"/>
          </w:tcPr>
          <w:p w:rsidR="00C74E52" w:rsidRDefault="00C74E52" w:rsidP="001A6DDD">
            <w:pPr>
              <w:pStyle w:val="Caption"/>
              <w:keepNext/>
              <w:jc w:val="right"/>
            </w:pPr>
            <w:r>
              <w:t>(</w:t>
            </w:r>
            <w:fldSimple w:instr=" SEQ Equation \* ARABIC ">
              <w:r w:rsidR="009D53D3">
                <w:rPr>
                  <w:noProof/>
                </w:rPr>
                <w:t>6</w:t>
              </w:r>
            </w:fldSimple>
            <w:r>
              <w:t>)</w:t>
            </w:r>
          </w:p>
          <w:p w:rsidR="00C74E52" w:rsidRDefault="00C74E52" w:rsidP="001A6DDD"/>
        </w:tc>
      </w:tr>
    </w:tbl>
    <w:p w:rsidR="00C74E52" w:rsidRDefault="00C74E52" w:rsidP="00C74E52">
      <w:pPr>
        <w:ind w:hanging="90"/>
      </w:pPr>
    </w:p>
    <w:p w:rsidR="00C74E52" w:rsidRPr="00C74E52" w:rsidRDefault="00C74E52" w:rsidP="005A1143">
      <w:r w:rsidRPr="0000455A">
        <w:t>In these equations, (</w:t>
      </w:r>
      <m:oMath>
        <m:r>
          <m:rPr>
            <m:nor/>
          </m:rPr>
          <m:t>Obj</m:t>
        </m:r>
        <m:r>
          <w:rPr>
            <w:rFonts w:ascii="Cambria Math" w:hAnsi="Cambria Math"/>
          </w:rPr>
          <m:t>(</m:t>
        </m:r>
        <m:r>
          <m:rPr>
            <m:sty m:val="p"/>
          </m:rPr>
          <w:rPr>
            <w:rFonts w:ascii="Cambria Math" w:hAnsi="Cambria Math"/>
          </w:rPr>
          <m:t>Θ</m:t>
        </m:r>
        <m:r>
          <w:rPr>
            <w:rFonts w:ascii="Cambria Math" w:hAnsi="Cambria Math"/>
          </w:rPr>
          <m:t>)</m:t>
        </m:r>
      </m:oMath>
      <w:r w:rsidRPr="0000455A">
        <w:t xml:space="preserve">) is the objective function to minimize, combining a loss term (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oMath>
      <w:r w:rsidRPr="0000455A">
        <w:t xml:space="preserve"> ) that measures the difference between predicted</w:t>
      </w:r>
      <w:r>
        <w:t xml:space="preserve"> </w:t>
      </w:r>
      <w:r w:rsidRPr="0000455A">
        <w:t xml:space="preserve"> and actual values and a regularization term ( Ω(</w:t>
      </w:r>
      <w:proofErr w:type="spellStart"/>
      <w:r w:rsidRPr="0000455A">
        <w:t>f_t</w:t>
      </w:r>
      <w:proofErr w:type="spellEnd"/>
      <w:r w:rsidRPr="0000455A">
        <w:t>)) that controls model complexity by penalizing the number of leaves (( T )) and leaf weights (( w )). The simplified objective function uses gradients (</w:t>
      </w:r>
      <w:proofErr w:type="spellStart"/>
      <w:r w:rsidRPr="0000455A">
        <w:t>g</w:t>
      </w:r>
      <w:r w:rsidRPr="0000455A">
        <w:rPr>
          <w:vertAlign w:val="subscript"/>
        </w:rPr>
        <w:t>i</w:t>
      </w:r>
      <w:proofErr w:type="spellEnd"/>
      <w:r w:rsidRPr="0000455A">
        <w:t>) and Hessians (h</w:t>
      </w:r>
      <w:r w:rsidRPr="0000455A">
        <w:rPr>
          <w:vertAlign w:val="subscript"/>
        </w:rPr>
        <w:t>i</w:t>
      </w:r>
      <w:r w:rsidRPr="0000455A">
        <w:t>) to approximate the loss function, making optimization easier. The final objective function sums the contributions from all leaves, calculating scores based on the gradients and Hessians of instances assigned to each leaf, helping the algorithm make accurate predictions while avoiding overfitting</w:t>
      </w:r>
      <w:r>
        <w:t xml:space="preserve">. Where </w:t>
      </w:r>
      <w:proofErr w:type="spellStart"/>
      <w:r>
        <w:t>t</w:t>
      </w:r>
      <w:proofErr w:type="spellEnd"/>
      <w:r>
        <w:t xml:space="preserve"> is iteration value, x is inputted data, y is true label of dataset.</w:t>
      </w:r>
    </w:p>
    <w:p w:rsidR="005A1143" w:rsidRPr="005A1143" w:rsidRDefault="005A1143" w:rsidP="005A1143">
      <w:r w:rsidRPr="005A1143">
        <w:rPr>
          <w:b/>
        </w:rPr>
        <w:t>Hyperparameter Tuning:</w:t>
      </w:r>
      <w:r w:rsidRPr="005A1143">
        <w:t xml:space="preserve"> For both </w:t>
      </w:r>
      <w:proofErr w:type="spellStart"/>
      <w:r w:rsidRPr="005A1143">
        <w:t>XGBoost</w:t>
      </w:r>
      <w:proofErr w:type="spellEnd"/>
      <w:r w:rsidRPr="005A1143">
        <w:t xml:space="preserve"> and Random Forest classifiers, hyperparameters were tuned using grid search. This involved exploring a predefined set of hyperparameters to identify the best combination that maximizes model performance. Grid search was performed with cross-validation to ensure robust and unbiased evaluation of each hyperparameter combination.</w:t>
      </w:r>
    </w:p>
    <w:p w:rsidR="005A1143" w:rsidRPr="005A1143" w:rsidRDefault="005A1143" w:rsidP="005A1143">
      <w:r w:rsidRPr="005A1143">
        <w:rPr>
          <w:b/>
        </w:rPr>
        <w:t>Model Fitting:</w:t>
      </w:r>
      <w:r w:rsidRPr="005A1143">
        <w:t xml:space="preserve"> Once the optimal</w:t>
      </w:r>
      <w:r>
        <w:t xml:space="preserve"> </w:t>
      </w:r>
      <w:r w:rsidRPr="005A1143">
        <w:t>hyperparameters were identified, the best models were fitted on the training data. This step involved training the models using the entire training dataset to learn the underlying patterns and relationships within the data.</w:t>
      </w:r>
    </w:p>
    <w:p w:rsidR="005A1143" w:rsidRDefault="005A1143" w:rsidP="005A1143">
      <w:r w:rsidRPr="005A1143">
        <w:rPr>
          <w:b/>
        </w:rPr>
        <w:t>Prediction</w:t>
      </w:r>
      <w:r w:rsidRPr="005A1143">
        <w:t>: After training, predictions were made on the test data using the best models.</w:t>
      </w:r>
    </w:p>
    <w:p w:rsidR="00056B2E" w:rsidRDefault="00056B2E" w:rsidP="005A1143">
      <w:pPr>
        <w:rPr>
          <w:b/>
        </w:rPr>
      </w:pPr>
    </w:p>
    <w:p w:rsidR="005A1143" w:rsidRPr="00056B2E" w:rsidRDefault="005A1143" w:rsidP="005A1143">
      <w:pPr>
        <w:rPr>
          <w:b/>
        </w:rPr>
      </w:pPr>
      <w:r w:rsidRPr="00056B2E">
        <w:rPr>
          <w:b/>
        </w:rPr>
        <w:t>MODEL PERFOMANCE EVALUATION</w:t>
      </w:r>
    </w:p>
    <w:p w:rsidR="005A1143" w:rsidRDefault="005A1143" w:rsidP="005A1143">
      <w:r>
        <w:t xml:space="preserve">Performance evaluation involves using various metrics to assess the effectiveness of different machine learning algorithms (Abbasi, 2021). The metrics used in this research include the following. </w:t>
      </w:r>
    </w:p>
    <w:p w:rsidR="005A1143" w:rsidRDefault="005A1143" w:rsidP="005A1143">
      <w:r w:rsidRPr="005A1143">
        <w:rPr>
          <w:b/>
        </w:rPr>
        <w:t>Confusion Matrix:</w:t>
      </w:r>
      <w:r>
        <w:t xml:space="preserve">  is a performance metric used for statistical classification. It consists of a table layout that allows visualization of an algorithm’s accuracy and correctness (Abbasi, 2021). It evaluates the predicted model against the actual class outcomes to see the number of correctly classified instances. Key terms include:</w:t>
      </w:r>
    </w:p>
    <w:p w:rsidR="005A1143" w:rsidRDefault="005A1143" w:rsidP="005A1143">
      <w:r w:rsidRPr="005A1143">
        <w:rPr>
          <w:b/>
        </w:rPr>
        <w:lastRenderedPageBreak/>
        <w:t>True Positive (TP):</w:t>
      </w:r>
      <w:r>
        <w:t xml:space="preserve"> Actual value is 1 (True) and predicted value is 1 (True).</w:t>
      </w:r>
    </w:p>
    <w:p w:rsidR="005A1143" w:rsidRDefault="005A1143" w:rsidP="005A1143">
      <w:r w:rsidRPr="005A1143">
        <w:rPr>
          <w:b/>
        </w:rPr>
        <w:t>True Negative (TN):</w:t>
      </w:r>
      <w:r>
        <w:t xml:space="preserve"> Actual value is 0 (False) and predicted value is 0 (False).</w:t>
      </w:r>
    </w:p>
    <w:p w:rsidR="005A1143" w:rsidRDefault="005A1143" w:rsidP="005A1143">
      <w:r w:rsidRPr="005A1143">
        <w:rPr>
          <w:b/>
        </w:rPr>
        <w:t>False Positive (FP):</w:t>
      </w:r>
      <w:r>
        <w:t xml:space="preserve"> Actual value is 0 (False) and predicted value is 1 (True).</w:t>
      </w:r>
    </w:p>
    <w:p w:rsidR="005A1143" w:rsidRDefault="005A1143" w:rsidP="005A1143">
      <w:r w:rsidRPr="005A1143">
        <w:rPr>
          <w:b/>
        </w:rPr>
        <w:t>False Negative (FN):</w:t>
      </w:r>
      <w:r>
        <w:t xml:space="preserve"> Actual value is 1 (True) and predicted value is 0 (False).</w:t>
      </w:r>
    </w:p>
    <w:p w:rsidR="00456413" w:rsidRDefault="00456413" w:rsidP="00456413">
      <w:pPr>
        <w:keepNext/>
        <w:jc w:val="center"/>
      </w:pPr>
      <w:r w:rsidRPr="00456413">
        <w:rPr>
          <w:noProof/>
        </w:rPr>
        <w:drawing>
          <wp:inline distT="0" distB="0" distL="0" distR="0" wp14:anchorId="075C5F5D" wp14:editId="7DC33624">
            <wp:extent cx="2743200" cy="2804660"/>
            <wp:effectExtent l="0" t="0" r="0" b="0"/>
            <wp:docPr id="14" name="Picture 14"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2804660"/>
                    </a:xfrm>
                    <a:prstGeom prst="rect">
                      <a:avLst/>
                    </a:prstGeom>
                    <a:noFill/>
                    <a:ln>
                      <a:noFill/>
                    </a:ln>
                  </pic:spPr>
                </pic:pic>
              </a:graphicData>
            </a:graphic>
          </wp:inline>
        </w:drawing>
      </w:r>
    </w:p>
    <w:p w:rsidR="00456413" w:rsidRDefault="00456413" w:rsidP="00456413">
      <w:pPr>
        <w:pStyle w:val="Caption"/>
      </w:pPr>
      <w:r>
        <w:t xml:space="preserve">Figure </w:t>
      </w:r>
      <w:fldSimple w:instr=" SEQ Figure \* ARABIC ">
        <w:r>
          <w:rPr>
            <w:noProof/>
          </w:rPr>
          <w:t>9</w:t>
        </w:r>
      </w:fldSimple>
      <w:r>
        <w:t>: Confusion Matrix</w:t>
      </w:r>
    </w:p>
    <w:p w:rsidR="005A1143" w:rsidRDefault="005A1143" w:rsidP="005A1143">
      <w:r w:rsidRPr="00484A6A">
        <w:rPr>
          <w:b/>
        </w:rPr>
        <w:t>Accuracy</w:t>
      </w:r>
      <w:r>
        <w:t xml:space="preserve"> is the ratio of correct predictions to the total number of predictions (Abbasi, 2021; Mohammed, 2017).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3600"/>
        <w:gridCol w:w="450"/>
      </w:tblGrid>
      <w:tr w:rsidR="009D53D3" w:rsidTr="009D53D3">
        <w:tc>
          <w:tcPr>
            <w:tcW w:w="265" w:type="dxa"/>
          </w:tcPr>
          <w:p w:rsidR="009D53D3" w:rsidRDefault="009D53D3" w:rsidP="00484A6A">
            <w:pPr>
              <w:jc w:val="center"/>
              <w:rPr>
                <w:b/>
              </w:rPr>
            </w:pPr>
          </w:p>
        </w:tc>
        <w:tc>
          <w:tcPr>
            <w:tcW w:w="3600" w:type="dxa"/>
          </w:tcPr>
          <w:p w:rsidR="009D53D3" w:rsidRDefault="009D53D3" w:rsidP="00484A6A">
            <w:pPr>
              <w:jc w:val="center"/>
              <w:rPr>
                <w:b/>
              </w:rPr>
            </w:pPr>
            <m:oMathPara>
              <m:oMath>
                <m:r>
                  <m:rPr>
                    <m:nor/>
                  </m:rPr>
                  <m:t>Accuracy</m:t>
                </m:r>
                <m:r>
                  <w:rPr>
                    <w:rFonts w:ascii="Cambria Math" w:hAnsi="Cambria Math"/>
                  </w:rPr>
                  <m:t>=</m:t>
                </m:r>
                <m:f>
                  <m:fPr>
                    <m:ctrlPr>
                      <w:rPr>
                        <w:rFonts w:ascii="Cambria Math" w:hAnsi="Cambria Math"/>
                      </w:rPr>
                    </m:ctrlPr>
                  </m:fPr>
                  <m:num>
                    <m:r>
                      <w:rPr>
                        <w:rFonts w:ascii="Cambria Math" w:hAnsi="Cambria Math"/>
                      </w:rPr>
                      <m:t>TP+TN</m:t>
                    </m:r>
                  </m:num>
                  <m:den>
                    <m:r>
                      <w:rPr>
                        <w:rFonts w:ascii="Cambria Math" w:hAnsi="Cambria Math"/>
                      </w:rPr>
                      <m:t>TP+FP+FN+TN</m:t>
                    </m:r>
                  </m:den>
                </m:f>
              </m:oMath>
            </m:oMathPara>
          </w:p>
        </w:tc>
        <w:tc>
          <w:tcPr>
            <w:tcW w:w="445" w:type="dxa"/>
          </w:tcPr>
          <w:p w:rsidR="009D53D3" w:rsidRDefault="009D53D3" w:rsidP="009D53D3">
            <w:pPr>
              <w:pStyle w:val="Caption"/>
              <w:keepNext/>
            </w:pPr>
            <w:r>
              <w:rPr>
                <w:b w:val="0"/>
              </w:rPr>
              <w:t>(</w:t>
            </w:r>
            <w:fldSimple w:instr=" SEQ Equation \* ARABIC ">
              <w:r>
                <w:rPr>
                  <w:noProof/>
                </w:rPr>
                <w:t>7</w:t>
              </w:r>
            </w:fldSimple>
            <w:r>
              <w:t>)</w:t>
            </w:r>
          </w:p>
          <w:p w:rsidR="009D53D3" w:rsidRDefault="009D53D3" w:rsidP="009D53D3">
            <w:pPr>
              <w:jc w:val="right"/>
              <w:rPr>
                <w:b/>
              </w:rPr>
            </w:pPr>
          </w:p>
        </w:tc>
      </w:tr>
    </w:tbl>
    <w:p w:rsidR="00484A6A" w:rsidRDefault="00484A6A" w:rsidP="00484A6A">
      <w:pPr>
        <w:jc w:val="center"/>
        <w:rPr>
          <w:b/>
        </w:rPr>
      </w:pPr>
    </w:p>
    <w:p w:rsidR="005A1143" w:rsidRDefault="005A1143" w:rsidP="005A1143">
      <w:r w:rsidRPr="00484A6A">
        <w:rPr>
          <w:b/>
        </w:rPr>
        <w:t>Precision</w:t>
      </w:r>
      <w:r>
        <w:t xml:space="preserve"> is the ratio of true positive predictions to the total number of positive predictions (Abbasi, 2021).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700"/>
        <w:gridCol w:w="1345"/>
      </w:tblGrid>
      <w:tr w:rsidR="009D53D3" w:rsidTr="009D53D3">
        <w:tc>
          <w:tcPr>
            <w:tcW w:w="265" w:type="dxa"/>
          </w:tcPr>
          <w:p w:rsidR="009D53D3" w:rsidRDefault="009D53D3" w:rsidP="00484A6A">
            <w:pPr>
              <w:jc w:val="center"/>
            </w:pPr>
          </w:p>
        </w:tc>
        <w:tc>
          <w:tcPr>
            <w:tcW w:w="2700" w:type="dxa"/>
          </w:tcPr>
          <w:p w:rsidR="009D53D3" w:rsidRDefault="009D53D3" w:rsidP="00484A6A">
            <w:pPr>
              <w:jc w:val="center"/>
            </w:pPr>
            <m:oMathPara>
              <m:oMath>
                <m:r>
                  <m:rPr>
                    <m:nor/>
                  </m:rPr>
                  <m:t>Precision</m:t>
                </m:r>
                <m: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FP</m:t>
                    </m:r>
                  </m:den>
                </m:f>
              </m:oMath>
            </m:oMathPara>
          </w:p>
        </w:tc>
        <w:tc>
          <w:tcPr>
            <w:tcW w:w="1345" w:type="dxa"/>
          </w:tcPr>
          <w:p w:rsidR="009D53D3" w:rsidRDefault="009D53D3" w:rsidP="009D53D3">
            <w:pPr>
              <w:pStyle w:val="Caption"/>
              <w:keepNext/>
              <w:jc w:val="right"/>
            </w:pPr>
            <w:r>
              <w:t>(</w:t>
            </w:r>
            <w:fldSimple w:instr=" SEQ Equation \* ARABIC ">
              <w:r>
                <w:rPr>
                  <w:noProof/>
                </w:rPr>
                <w:t>8</w:t>
              </w:r>
            </w:fldSimple>
            <w:r>
              <w:t>)</w:t>
            </w:r>
          </w:p>
        </w:tc>
      </w:tr>
    </w:tbl>
    <w:p w:rsidR="00484A6A" w:rsidRDefault="00484A6A" w:rsidP="00484A6A">
      <w:pPr>
        <w:jc w:val="center"/>
      </w:pPr>
    </w:p>
    <w:p w:rsidR="005A1143" w:rsidRDefault="005A1143" w:rsidP="005A1143">
      <w:r w:rsidRPr="00484A6A">
        <w:rPr>
          <w:b/>
        </w:rPr>
        <w:t>Recall</w:t>
      </w:r>
      <w:r>
        <w:t xml:space="preserve"> is the ratio of true positive predictions to the total number of actual positive instances (Abbasi, 2021; Mohammed, 2017).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2248"/>
        <w:gridCol w:w="1437"/>
      </w:tblGrid>
      <w:tr w:rsidR="009D53D3" w:rsidTr="009D53D3">
        <w:tc>
          <w:tcPr>
            <w:tcW w:w="625" w:type="dxa"/>
          </w:tcPr>
          <w:p w:rsidR="009D53D3" w:rsidRDefault="009D53D3" w:rsidP="00484A6A">
            <w:pPr>
              <w:jc w:val="center"/>
            </w:pPr>
          </w:p>
        </w:tc>
        <w:tc>
          <w:tcPr>
            <w:tcW w:w="2248" w:type="dxa"/>
          </w:tcPr>
          <w:p w:rsidR="009D53D3" w:rsidRDefault="009D53D3" w:rsidP="00484A6A">
            <w:pPr>
              <w:jc w:val="center"/>
            </w:pPr>
            <m:oMathPara>
              <m:oMath>
                <m:r>
                  <m:rPr>
                    <m:nor/>
                  </m:rPr>
                  <m:t>Recall</m:t>
                </m:r>
                <m: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1437" w:type="dxa"/>
          </w:tcPr>
          <w:p w:rsidR="009D53D3" w:rsidRDefault="009D53D3" w:rsidP="009D53D3">
            <w:pPr>
              <w:pStyle w:val="Caption"/>
              <w:keepNext/>
              <w:jc w:val="right"/>
            </w:pPr>
            <w:r>
              <w:t>(</w:t>
            </w:r>
            <w:fldSimple w:instr=" SEQ Equation \* ARABIC ">
              <w:r>
                <w:rPr>
                  <w:noProof/>
                </w:rPr>
                <w:t>9</w:t>
              </w:r>
            </w:fldSimple>
            <w:r>
              <w:t>)</w:t>
            </w:r>
          </w:p>
          <w:p w:rsidR="009D53D3" w:rsidRDefault="009D53D3" w:rsidP="00484A6A">
            <w:pPr>
              <w:jc w:val="center"/>
            </w:pPr>
          </w:p>
        </w:tc>
      </w:tr>
    </w:tbl>
    <w:p w:rsidR="00484A6A" w:rsidRDefault="00484A6A" w:rsidP="00484A6A">
      <w:pPr>
        <w:jc w:val="center"/>
      </w:pPr>
    </w:p>
    <w:p w:rsidR="005A1143" w:rsidRDefault="005A1143" w:rsidP="005A1143">
      <w:r w:rsidRPr="00484A6A">
        <w:rPr>
          <w:b/>
        </w:rPr>
        <w:t>Specificity</w:t>
      </w:r>
      <w:r>
        <w:t xml:space="preserve"> is the ratio of correctly predicted negative observations to all actual negatives (Abbasi, 2021).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2428"/>
        <w:gridCol w:w="1437"/>
      </w:tblGrid>
      <w:tr w:rsidR="009D53D3" w:rsidTr="009D53D3">
        <w:tc>
          <w:tcPr>
            <w:tcW w:w="445" w:type="dxa"/>
          </w:tcPr>
          <w:p w:rsidR="009D53D3" w:rsidRDefault="009D53D3" w:rsidP="005A1143"/>
        </w:tc>
        <w:tc>
          <w:tcPr>
            <w:tcW w:w="2428" w:type="dxa"/>
          </w:tcPr>
          <w:p w:rsidR="009D53D3" w:rsidRDefault="009D53D3" w:rsidP="009D53D3">
            <m:oMathPara>
              <m:oMath>
                <m:r>
                  <m:rPr>
                    <m:nor/>
                  </m:rPr>
                  <m:t>Specificity</m:t>
                </m:r>
                <m: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TN+FP</m:t>
                    </m:r>
                  </m:den>
                </m:f>
              </m:oMath>
            </m:oMathPara>
          </w:p>
          <w:p w:rsidR="009D53D3" w:rsidRDefault="009D53D3" w:rsidP="005A1143"/>
        </w:tc>
        <w:tc>
          <w:tcPr>
            <w:tcW w:w="1437" w:type="dxa"/>
          </w:tcPr>
          <w:p w:rsidR="009D53D3" w:rsidRDefault="009D53D3" w:rsidP="009D53D3">
            <w:pPr>
              <w:pStyle w:val="Caption"/>
              <w:keepNext/>
              <w:jc w:val="right"/>
            </w:pPr>
            <w:r>
              <w:t>(</w:t>
            </w:r>
            <w:fldSimple w:instr=" SEQ Equation \* ARABIC ">
              <w:r>
                <w:rPr>
                  <w:noProof/>
                </w:rPr>
                <w:t>10</w:t>
              </w:r>
            </w:fldSimple>
            <w:r>
              <w:t>)</w:t>
            </w:r>
          </w:p>
          <w:p w:rsidR="009D53D3" w:rsidRDefault="009D53D3" w:rsidP="005A1143"/>
        </w:tc>
      </w:tr>
    </w:tbl>
    <w:p w:rsidR="009D53D3" w:rsidRDefault="009D53D3" w:rsidP="005A1143"/>
    <w:p w:rsidR="005A1143" w:rsidRDefault="005A1143" w:rsidP="005A1143">
      <w:r w:rsidRPr="00484A6A">
        <w:rPr>
          <w:b/>
        </w:rPr>
        <w:t>F1 score</w:t>
      </w:r>
      <w:r>
        <w:t xml:space="preserve"> is the harmonic mean of Precision and Recall, making it a better choice for evaluating imbalanced datasets (Abbasi, 2021).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6"/>
        <w:gridCol w:w="2320"/>
        <w:gridCol w:w="1437"/>
      </w:tblGrid>
      <w:tr w:rsidR="009D53D3" w:rsidTr="009D53D3">
        <w:tc>
          <w:tcPr>
            <w:tcW w:w="1436" w:type="dxa"/>
          </w:tcPr>
          <w:p w:rsidR="009D53D3" w:rsidRDefault="009D53D3" w:rsidP="00484A6A">
            <w:pPr>
              <w:jc w:val="center"/>
            </w:pPr>
          </w:p>
        </w:tc>
        <w:tc>
          <w:tcPr>
            <w:tcW w:w="1437" w:type="dxa"/>
          </w:tcPr>
          <w:p w:rsidR="009D53D3" w:rsidRDefault="009D53D3" w:rsidP="00484A6A">
            <w:pPr>
              <w:jc w:val="center"/>
            </w:pPr>
            <m:oMathPara>
              <m:oMath>
                <m:r>
                  <m:rPr>
                    <m:nor/>
                  </m:rPr>
                  <m:t>F1 score</m:t>
                </m:r>
                <m:r>
                  <w:rPr>
                    <w:rFonts w:ascii="Cambria Math" w:hAnsi="Cambria Math"/>
                  </w:rPr>
                  <m:t>=</m:t>
                </m:r>
                <m:f>
                  <m:fPr>
                    <m:ctrlPr>
                      <w:rPr>
                        <w:rFonts w:ascii="Cambria Math" w:hAnsi="Cambria Math"/>
                      </w:rPr>
                    </m:ctrlPr>
                  </m:fPr>
                  <m:num>
                    <m:r>
                      <w:rPr>
                        <w:rFonts w:ascii="Cambria Math" w:hAnsi="Cambria Math"/>
                      </w:rPr>
                      <m:t>2*Precision*Recall</m:t>
                    </m:r>
                  </m:num>
                  <m:den>
                    <m:r>
                      <w:rPr>
                        <w:rFonts w:ascii="Cambria Math" w:hAnsi="Cambria Math"/>
                      </w:rPr>
                      <m:t>Precision+Recall</m:t>
                    </m:r>
                  </m:den>
                </m:f>
              </m:oMath>
            </m:oMathPara>
          </w:p>
        </w:tc>
        <w:tc>
          <w:tcPr>
            <w:tcW w:w="1437" w:type="dxa"/>
          </w:tcPr>
          <w:p w:rsidR="009D53D3" w:rsidRDefault="009D53D3" w:rsidP="009D53D3">
            <w:pPr>
              <w:pStyle w:val="Caption"/>
              <w:keepNext/>
              <w:jc w:val="right"/>
            </w:pPr>
            <w:r>
              <w:t>(</w:t>
            </w:r>
            <w:fldSimple w:instr=" SEQ Equation \* ARABIC ">
              <w:r>
                <w:rPr>
                  <w:noProof/>
                </w:rPr>
                <w:t>11</w:t>
              </w:r>
            </w:fldSimple>
            <w:r>
              <w:t>)</w:t>
            </w:r>
          </w:p>
          <w:p w:rsidR="009D53D3" w:rsidRDefault="009D53D3" w:rsidP="00484A6A">
            <w:pPr>
              <w:jc w:val="center"/>
            </w:pPr>
          </w:p>
        </w:tc>
      </w:tr>
    </w:tbl>
    <w:p w:rsidR="00484A6A" w:rsidRDefault="00484A6A" w:rsidP="00484A6A">
      <w:pPr>
        <w:jc w:val="center"/>
      </w:pPr>
    </w:p>
    <w:p w:rsidR="00056B2E" w:rsidRDefault="00056B2E" w:rsidP="00056B2E">
      <w:r w:rsidRPr="00056B2E">
        <w:rPr>
          <w:b/>
        </w:rPr>
        <w:t>Matthews Correlation Coefficient (MCC):</w:t>
      </w:r>
      <w:r>
        <w:t xml:space="preserve"> is a measure of the quality of binary classifications, considering true and false positives and negatives.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4273"/>
        <w:gridCol w:w="550"/>
      </w:tblGrid>
      <w:tr w:rsidR="009D53D3" w:rsidTr="009D53D3">
        <w:tc>
          <w:tcPr>
            <w:tcW w:w="236" w:type="dxa"/>
          </w:tcPr>
          <w:p w:rsidR="009D53D3" w:rsidRDefault="009D53D3" w:rsidP="005A1143"/>
        </w:tc>
        <w:tc>
          <w:tcPr>
            <w:tcW w:w="3580" w:type="dxa"/>
          </w:tcPr>
          <w:p w:rsidR="009D53D3" w:rsidRDefault="009D53D3" w:rsidP="005A1143">
            <m:oMathPara>
              <m:oMath>
                <m:r>
                  <m:rPr>
                    <m:nor/>
                  </m:rPr>
                  <m:t>MCC</m:t>
                </m:r>
                <m:r>
                  <w:rPr>
                    <w:rFonts w:ascii="Cambria Math" w:hAnsi="Cambria Math"/>
                  </w:rPr>
                  <m:t>=</m:t>
                </m:r>
                <m:f>
                  <m:fPr>
                    <m:ctrlPr>
                      <w:rPr>
                        <w:rFonts w:ascii="Cambria Math" w:hAnsi="Cambria Math"/>
                      </w:rPr>
                    </m:ctrlPr>
                  </m:fPr>
                  <m:num>
                    <m:r>
                      <w:rPr>
                        <w:rFonts w:ascii="Cambria Math" w:hAnsi="Cambria Math"/>
                      </w:rPr>
                      <m:t>TP×TN-FP×FN</m:t>
                    </m:r>
                  </m:num>
                  <m:den>
                    <m:rad>
                      <m:radPr>
                        <m:degHide m:val="1"/>
                        <m:ctrlPr>
                          <w:rPr>
                            <w:rFonts w:ascii="Cambria Math" w:hAnsi="Cambria Math"/>
                          </w:rPr>
                        </m:ctrlPr>
                      </m:radPr>
                      <m:deg/>
                      <m:e>
                        <m:r>
                          <w:rPr>
                            <w:rFonts w:ascii="Cambria Math" w:hAnsi="Cambria Math"/>
                          </w:rPr>
                          <m:t>(TP+FP)(TP+FN)(TN+FP)(TN+FN)</m:t>
                        </m:r>
                      </m:e>
                    </m:rad>
                  </m:den>
                </m:f>
              </m:oMath>
            </m:oMathPara>
          </w:p>
        </w:tc>
        <w:tc>
          <w:tcPr>
            <w:tcW w:w="494" w:type="dxa"/>
          </w:tcPr>
          <w:p w:rsidR="009D53D3" w:rsidRDefault="009D53D3" w:rsidP="009D53D3">
            <w:pPr>
              <w:pStyle w:val="Caption"/>
              <w:keepNext/>
              <w:jc w:val="right"/>
            </w:pPr>
            <w:r>
              <w:t>(</w:t>
            </w:r>
            <w:fldSimple w:instr=" SEQ Equation \* ARABIC ">
              <w:r>
                <w:rPr>
                  <w:noProof/>
                </w:rPr>
                <w:t>12</w:t>
              </w:r>
            </w:fldSimple>
            <w:r>
              <w:t>)</w:t>
            </w:r>
          </w:p>
          <w:p w:rsidR="009D53D3" w:rsidRDefault="009D53D3" w:rsidP="005A1143"/>
        </w:tc>
      </w:tr>
    </w:tbl>
    <w:p w:rsidR="00056B2E" w:rsidRPr="00056B2E" w:rsidRDefault="00056B2E" w:rsidP="005A1143"/>
    <w:p w:rsidR="00056B2E" w:rsidRDefault="005A1143" w:rsidP="005A1143">
      <w:r w:rsidRPr="00056B2E">
        <w:rPr>
          <w:b/>
        </w:rPr>
        <w:t>The Area Under the Receiver Operating Characteristics (AUROC)</w:t>
      </w:r>
      <w:r>
        <w:t xml:space="preserve"> curve is used to visualize the performance of a classification model across all classification thresholds (Abbasi, 2021). </w:t>
      </w:r>
    </w:p>
    <w:p w:rsidR="00006708" w:rsidRPr="009D53D3" w:rsidRDefault="005A1143" w:rsidP="005A1143">
      <w:r>
        <w:t>These metrics provide a comprehensive evaluation of the machine learning models, ensuring their effectiveness and reliability in predicting transformer failures.</w:t>
      </w:r>
    </w:p>
    <w:p w:rsidR="001A6DDD" w:rsidRPr="00531F95" w:rsidRDefault="001A6DDD" w:rsidP="001A6DDD">
      <w:pPr>
        <w:rPr>
          <w:b/>
        </w:rPr>
      </w:pPr>
      <w:r w:rsidRPr="00531F95">
        <w:rPr>
          <w:b/>
        </w:rPr>
        <w:t>RESULT AND DISCUSSION</w:t>
      </w:r>
    </w:p>
    <w:p w:rsidR="001A6DDD" w:rsidRPr="00531F95" w:rsidRDefault="001A6DDD" w:rsidP="001A6DDD">
      <w:pPr>
        <w:rPr>
          <w:b/>
        </w:rPr>
      </w:pPr>
      <w:r w:rsidRPr="00531F95">
        <w:rPr>
          <w:b/>
        </w:rPr>
        <w:t xml:space="preserve">DATA ANALYSIS AND MODEL IMPLEMENTATION </w:t>
      </w:r>
    </w:p>
    <w:p w:rsidR="001A6DDD" w:rsidRDefault="001A6DDD" w:rsidP="001A6DDD">
      <w:r>
        <w:t xml:space="preserve">A transformer dataset containing 21174 instances and 11 attributes was extracted from a CSV file and loaded into a </w:t>
      </w:r>
      <w:proofErr w:type="spellStart"/>
      <w:r>
        <w:t>Jupyter</w:t>
      </w:r>
      <w:proofErr w:type="spellEnd"/>
      <w:r>
        <w:t xml:space="preserve"> Notebook environment. After data collection, an exploratory data analysis (EDA) is carried out on the dataset to</w:t>
      </w:r>
    </w:p>
    <w:p w:rsidR="001A6DDD" w:rsidRDefault="001A6DDD" w:rsidP="001A6DDD">
      <w:r>
        <w:t>evaluate and classify the data's key features by means of visualizations, then data cleaning and preparation is carried out before the models are implemented.</w:t>
      </w:r>
    </w:p>
    <w:p w:rsidR="001A6DDD" w:rsidRPr="00531F95" w:rsidRDefault="001A6DDD" w:rsidP="001A6DDD">
      <w:pPr>
        <w:rPr>
          <w:b/>
        </w:rPr>
      </w:pPr>
      <w:r w:rsidRPr="00531F95">
        <w:rPr>
          <w:b/>
        </w:rPr>
        <w:t>DESCRIPTIVE STATISTICS OF DATA</w:t>
      </w:r>
    </w:p>
    <w:p w:rsidR="001A6DDD" w:rsidRDefault="001A6DDD" w:rsidP="001A6DDD">
      <w:r>
        <w:t>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includes binary variables like OTI_A and OTI_T, and measured values for MOG_A, showcasing diverse data points crucial for predictive modeling.</w:t>
      </w:r>
    </w:p>
    <w:p w:rsidR="00531F95" w:rsidRPr="002F569C" w:rsidRDefault="00531F95" w:rsidP="00531F95">
      <w:pPr>
        <w:pStyle w:val="Caption"/>
        <w:spacing w:after="0"/>
      </w:pPr>
      <w:r w:rsidRPr="00B9271A">
        <w:t xml:space="preserve">Table </w:t>
      </w:r>
      <w:fldSimple w:instr=" SEQ Table \* ARABIC ">
        <w:r>
          <w:rPr>
            <w:noProof/>
          </w:rPr>
          <w:t>1</w:t>
        </w:r>
      </w:fldSimple>
      <w:r w:rsidRPr="00B9271A">
        <w:t xml:space="preserve">: </w:t>
      </w:r>
      <w:proofErr w:type="spellStart"/>
      <w:r w:rsidRPr="00B9271A">
        <w:t>Dateset</w:t>
      </w:r>
      <w:proofErr w:type="spellEnd"/>
      <w:r w:rsidRPr="00B9271A">
        <w:t xml:space="preserve"> Description</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800167" w:rsidTr="00800167">
        <w:trPr>
          <w:trHeight w:val="288"/>
        </w:trPr>
        <w:tc>
          <w:tcPr>
            <w:tcW w:w="990" w:type="dxa"/>
            <w:tcBorders>
              <w:top w:val="single" w:sz="4" w:space="0" w:color="000000"/>
              <w:left w:val="single" w:sz="4" w:space="0" w:color="000000"/>
              <w:bottom w:val="single" w:sz="4" w:space="0" w:color="000000"/>
              <w:right w:val="single" w:sz="4" w:space="0" w:color="000000"/>
            </w:tcBorders>
            <w:vAlign w:val="center"/>
          </w:tcPr>
          <w:p w:rsidR="00800167" w:rsidRDefault="00800167">
            <w:pPr>
              <w:spacing w:after="0"/>
              <w:jc w:val="right"/>
              <w:rPr>
                <w:rFonts w:ascii="Times New Roman" w:eastAsia="Times New Roman" w:hAnsi="Times New Roman"/>
                <w:b/>
                <w:bCs/>
                <w:color w:val="000000"/>
                <w:sz w:val="18"/>
                <w:szCs w:val="18"/>
              </w:rPr>
            </w:pPr>
            <w:bookmarkStart w:id="24" w:name="_Hlk174797156"/>
          </w:p>
        </w:tc>
        <w:tc>
          <w:tcPr>
            <w:tcW w:w="979"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noWrap/>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max</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lastRenderedPageBreak/>
              <w:t>OT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0.17786</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1.961138</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50</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WT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25956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43840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AT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7.740059</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5.75077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8</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2</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OL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69.661519</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7.79258</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6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0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00</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OTI_A</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047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68902</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OTI_T</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022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47063</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MOG_A</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101681</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30223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1</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9.39260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5.8</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2.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7.3</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1.2</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2</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9.784313</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5.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1.9</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6.4</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1.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3</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8.712857</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5.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1</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5.1</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1.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L1</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70.5651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96309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3.6</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67.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98.4</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24.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L2</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56.52218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311167</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8.7</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8.7</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80.3</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53.6</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L3</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79.705825</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5.816941</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53.1</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77.7</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11.9</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7.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12</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40.051283</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97.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6.2</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7.1</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6.5</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23</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39.488304</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98.2</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5.3</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4.9</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4.8</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31</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40.200657</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99</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6.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7.3</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7.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NUT</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5.17049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5.705378</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5.3</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8</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5.1</w:t>
            </w:r>
          </w:p>
        </w:tc>
        <w:tc>
          <w:tcPr>
            <w:tcW w:w="1000" w:type="dxa"/>
            <w:tcBorders>
              <w:top w:val="nil"/>
              <w:left w:val="nil"/>
              <w:bottom w:val="single" w:sz="4" w:space="0" w:color="000000"/>
              <w:right w:val="single" w:sz="4" w:space="0" w:color="000000"/>
            </w:tcBorders>
            <w:vAlign w:val="center"/>
            <w:hideMark/>
          </w:tcPr>
          <w:p w:rsidR="00800167" w:rsidRDefault="00800167">
            <w:pPr>
              <w:keepNext/>
              <w:spacing w:after="0"/>
              <w:jc w:val="right"/>
              <w:rPr>
                <w:rFonts w:eastAsia="Times New Roman"/>
                <w:color w:val="000000"/>
                <w:sz w:val="18"/>
                <w:szCs w:val="18"/>
              </w:rPr>
            </w:pPr>
            <w:r>
              <w:rPr>
                <w:rFonts w:eastAsia="Times New Roman"/>
                <w:color w:val="000000"/>
                <w:sz w:val="18"/>
                <w:szCs w:val="18"/>
              </w:rPr>
              <w:t>145.8</w:t>
            </w:r>
          </w:p>
        </w:tc>
        <w:bookmarkEnd w:id="24"/>
      </w:tr>
    </w:tbl>
    <w:p w:rsidR="00531F95" w:rsidRDefault="00531F95" w:rsidP="00531F95"/>
    <w:p w:rsidR="00531F95" w:rsidRDefault="00531F95" w:rsidP="00531F95">
      <w:pPr>
        <w:rPr>
          <w:b/>
        </w:rPr>
      </w:pPr>
      <w:r>
        <w:rPr>
          <w:b/>
        </w:rPr>
        <w:t>CORRELATION MATRIX</w:t>
      </w:r>
    </w:p>
    <w:p w:rsidR="00531F95" w:rsidRDefault="00531F95" w:rsidP="00531F95">
      <w:pPr>
        <w:keepNext/>
        <w:rPr>
          <w:noProof/>
        </w:rPr>
      </w:pPr>
      <w:r w:rsidRPr="00531F95">
        <w:t>To further understand the data, the correlations between the features were checked to ensure that the correlation between them is not too high, making them suitable for machine learning algorithms and avoiding overfitting or underfitting the models. Figure 11 shows 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w:t>
      </w:r>
      <w:bookmarkStart w:id="25" w:name="_GoBack"/>
      <w:bookmarkEnd w:id="25"/>
      <w:r w:rsidRPr="00531F95">
        <w:t xml:space="preserve">suring that the models, particularly </w:t>
      </w:r>
      <w:proofErr w:type="spellStart"/>
      <w:r w:rsidRPr="00531F95">
        <w:t>XGBoost</w:t>
      </w:r>
      <w:proofErr w:type="spellEnd"/>
      <w:r w:rsidRPr="00531F95">
        <w:t xml:space="preserve"> and Random Forest, do not suffer from multicollinearity, which could lead to overfitting. By strategically selecting and possibly reducing features, the project aims to improve the robustness and accuracy of the predictive models.</w:t>
      </w:r>
    </w:p>
    <w:p w:rsidR="00531F95" w:rsidRDefault="00531F95" w:rsidP="00531F95">
      <w:pPr>
        <w:keepNext/>
        <w:jc w:val="center"/>
      </w:pPr>
      <w:r>
        <w:rPr>
          <w:noProof/>
        </w:rPr>
        <w:drawing>
          <wp:inline distT="0" distB="0" distL="0" distR="0" wp14:anchorId="6D80EB73">
            <wp:extent cx="2562121" cy="2141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8557" cy="2146599"/>
                    </a:xfrm>
                    <a:prstGeom prst="rect">
                      <a:avLst/>
                    </a:prstGeom>
                    <a:noFill/>
                  </pic:spPr>
                </pic:pic>
              </a:graphicData>
            </a:graphic>
          </wp:inline>
        </w:drawing>
      </w:r>
    </w:p>
    <w:p w:rsidR="00531F95" w:rsidRPr="00F846BE" w:rsidRDefault="00531F95" w:rsidP="00531F95">
      <w:pPr>
        <w:pStyle w:val="Caption"/>
      </w:pPr>
      <w:r w:rsidRPr="00F846BE">
        <w:t xml:space="preserve">Figure </w:t>
      </w:r>
      <w:fldSimple w:instr=" SEQ Figure \* ARABIC ">
        <w:r>
          <w:rPr>
            <w:noProof/>
          </w:rPr>
          <w:t>8</w:t>
        </w:r>
      </w:fldSimple>
      <w:r w:rsidRPr="00F846BE">
        <w:t>: Correlation Matrix</w:t>
      </w:r>
    </w:p>
    <w:p w:rsidR="00531F95" w:rsidRPr="003A0C41" w:rsidRDefault="00531F95" w:rsidP="00531F95">
      <w:pPr>
        <w:rPr>
          <w:b/>
        </w:rPr>
      </w:pPr>
      <w:bookmarkStart w:id="26" w:name="_Toc173828239"/>
      <w:r w:rsidRPr="003A0C41">
        <w:rPr>
          <w:b/>
        </w:rPr>
        <w:lastRenderedPageBreak/>
        <w:t>EXPLORATORY DATA ANALYSIS</w:t>
      </w:r>
      <w:bookmarkEnd w:id="26"/>
    </w:p>
    <w:p w:rsidR="000B479A" w:rsidRDefault="00531F95" w:rsidP="00415C72">
      <w:r>
        <w:t>Visualizations relating to the distribution of the data to be used for the modeling are provided below.</w:t>
      </w:r>
    </w:p>
    <w:p w:rsidR="00531F95" w:rsidRDefault="00531F95" w:rsidP="00415C72">
      <w:r w:rsidRPr="003702FE">
        <w:rPr>
          <w:noProof/>
        </w:rPr>
        <w:drawing>
          <wp:inline distT="0" distB="0" distL="0" distR="0" wp14:anchorId="2F2FC2A4" wp14:editId="564ADF79">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6280" cy="1022369"/>
                    </a:xfrm>
                    <a:prstGeom prst="rect">
                      <a:avLst/>
                    </a:prstGeom>
                  </pic:spPr>
                </pic:pic>
              </a:graphicData>
            </a:graphic>
          </wp:inline>
        </w:drawing>
      </w:r>
      <w:r w:rsidR="00800167">
        <w:tab/>
      </w:r>
      <w:r w:rsidRPr="00C62296">
        <w:rPr>
          <w:noProof/>
        </w:rPr>
        <w:drawing>
          <wp:inline distT="0" distB="0" distL="0" distR="0" wp14:anchorId="116C1341" wp14:editId="7A2B6679">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3200" cy="1083076"/>
                    </a:xfrm>
                    <a:prstGeom prst="rect">
                      <a:avLst/>
                    </a:prstGeom>
                  </pic:spPr>
                </pic:pic>
              </a:graphicData>
            </a:graphic>
          </wp:inline>
        </w:drawing>
      </w:r>
    </w:p>
    <w:p w:rsidR="00531F95" w:rsidRPr="00800167" w:rsidRDefault="00531F95" w:rsidP="00531F95">
      <w:pPr>
        <w:spacing w:line="360" w:lineRule="auto"/>
        <w:rPr>
          <w:noProof/>
        </w:rPr>
      </w:pPr>
      <w:r w:rsidRPr="00C62296">
        <w:rPr>
          <w:noProof/>
        </w:rPr>
        <w:drawing>
          <wp:inline distT="0" distB="0" distL="0" distR="0" wp14:anchorId="6E072332" wp14:editId="22DE1D17">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E0ED2CC" wp14:editId="59B9B4F9">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44609EA1" wp14:editId="49B26F17">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4748" cy="765784"/>
                    </a:xfrm>
                    <a:prstGeom prst="rect">
                      <a:avLst/>
                    </a:prstGeom>
                  </pic:spPr>
                </pic:pic>
              </a:graphicData>
            </a:graphic>
          </wp:inline>
        </w:drawing>
      </w:r>
      <w:r w:rsidR="00800167">
        <w:rPr>
          <w:noProof/>
        </w:rPr>
        <w:tab/>
      </w:r>
      <w:r w:rsidRPr="00C62296">
        <w:rPr>
          <w:noProof/>
        </w:rPr>
        <w:drawing>
          <wp:inline distT="0" distB="0" distL="0" distR="0" wp14:anchorId="5D5C8EB5" wp14:editId="42DBAF4A">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7336" cy="769192"/>
                    </a:xfrm>
                    <a:prstGeom prst="rect">
                      <a:avLst/>
                    </a:prstGeom>
                  </pic:spPr>
                </pic:pic>
              </a:graphicData>
            </a:graphic>
          </wp:inline>
        </w:drawing>
      </w:r>
      <w:r w:rsidRPr="00C62296">
        <w:rPr>
          <w:noProof/>
        </w:rPr>
        <w:t xml:space="preserve"> </w:t>
      </w:r>
    </w:p>
    <w:p w:rsidR="00631121" w:rsidRDefault="00531F95" w:rsidP="00531F95">
      <w:r w:rsidRPr="008600D1">
        <w:rPr>
          <w:noProof/>
        </w:rPr>
        <w:drawing>
          <wp:inline distT="0" distB="0" distL="0" distR="0" wp14:anchorId="00E07531" wp14:editId="3DFC7AF8">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1A064F58" wp14:editId="7F1E9A56">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56414" cy="801166"/>
                    </a:xfrm>
                    <a:prstGeom prst="rect">
                      <a:avLst/>
                    </a:prstGeom>
                  </pic:spPr>
                </pic:pic>
              </a:graphicData>
            </a:graphic>
          </wp:inline>
        </w:drawing>
      </w:r>
    </w:p>
    <w:p w:rsidR="009D53D3" w:rsidRDefault="00531F95" w:rsidP="00531F95">
      <w:r w:rsidRPr="008600D1">
        <w:rPr>
          <w:noProof/>
        </w:rPr>
        <w:drawing>
          <wp:inline distT="0" distB="0" distL="0" distR="0" wp14:anchorId="5413DE5C" wp14:editId="194658D9">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3ACB461D" wp14:editId="234D92BD">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46644" cy="807800"/>
                    </a:xfrm>
                    <a:prstGeom prst="rect">
                      <a:avLst/>
                    </a:prstGeom>
                  </pic:spPr>
                </pic:pic>
              </a:graphicData>
            </a:graphic>
          </wp:inline>
        </w:drawing>
      </w:r>
    </w:p>
    <w:p w:rsidR="009D53D3" w:rsidRDefault="00531F95" w:rsidP="00531F95">
      <w:r w:rsidRPr="008600D1">
        <w:rPr>
          <w:noProof/>
        </w:rPr>
        <w:drawing>
          <wp:inline distT="0" distB="0" distL="0" distR="0" wp14:anchorId="72032C15" wp14:editId="7EBF1025">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02DB58A7" wp14:editId="33E49FDD">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46152" cy="814015"/>
                    </a:xfrm>
                    <a:prstGeom prst="rect">
                      <a:avLst/>
                    </a:prstGeom>
                  </pic:spPr>
                </pic:pic>
              </a:graphicData>
            </a:graphic>
          </wp:inline>
        </w:drawing>
      </w:r>
    </w:p>
    <w:p w:rsidR="009D53D3" w:rsidRDefault="00531F95" w:rsidP="00531F95">
      <w:r w:rsidRPr="008600D1">
        <w:rPr>
          <w:noProof/>
        </w:rPr>
        <w:drawing>
          <wp:inline distT="0" distB="0" distL="0" distR="0" wp14:anchorId="64D5A6AB" wp14:editId="7367E69A">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7406A524" wp14:editId="3DFA5861">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5884" cy="781864"/>
                    </a:xfrm>
                    <a:prstGeom prst="rect">
                      <a:avLst/>
                    </a:prstGeom>
                  </pic:spPr>
                </pic:pic>
              </a:graphicData>
            </a:graphic>
          </wp:inline>
        </w:drawing>
      </w:r>
    </w:p>
    <w:p w:rsidR="00531F95" w:rsidRDefault="00531F95" w:rsidP="00531F95">
      <w:r w:rsidRPr="008600D1">
        <w:rPr>
          <w:noProof/>
        </w:rPr>
        <w:drawing>
          <wp:inline distT="0" distB="0" distL="0" distR="0" wp14:anchorId="481D5648" wp14:editId="2883E837">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67705A93" wp14:editId="5C4F9603">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6944" cy="865170"/>
                    </a:xfrm>
                    <a:prstGeom prst="rect">
                      <a:avLst/>
                    </a:prstGeom>
                  </pic:spPr>
                </pic:pic>
              </a:graphicData>
            </a:graphic>
          </wp:inline>
        </w:drawing>
      </w:r>
    </w:p>
    <w:p w:rsidR="00531F95" w:rsidRPr="003A0C41" w:rsidRDefault="00531F95" w:rsidP="00531F95">
      <w:pPr>
        <w:pStyle w:val="Caption"/>
      </w:pPr>
      <w:bookmarkStart w:id="27" w:name="_Toc174710060"/>
      <w:r>
        <w:lastRenderedPageBreak/>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t>: Data Visualization</w:t>
      </w:r>
      <w:bookmarkEnd w:id="27"/>
    </w:p>
    <w:p w:rsidR="00631121" w:rsidRDefault="00631121" w:rsidP="00531F95">
      <w:pPr>
        <w:rPr>
          <w:b/>
        </w:rPr>
      </w:pPr>
    </w:p>
    <w:p w:rsidR="00531F95" w:rsidRPr="00531F95" w:rsidRDefault="00531F95" w:rsidP="00531F95">
      <w:pPr>
        <w:rPr>
          <w:b/>
        </w:rPr>
      </w:pPr>
      <w:r w:rsidRPr="00531F95">
        <w:rPr>
          <w:b/>
        </w:rPr>
        <w:t xml:space="preserve">DATA PREPARATION </w:t>
      </w:r>
    </w:p>
    <w:p w:rsidR="00531F95" w:rsidRDefault="00531F95" w:rsidP="00531F95">
      <w:r>
        <w:t xml:space="preserve">In preparing the data for machine learning, it began by examining the data types and checking for any missing values to ensure the dataset’s integrity. Then the data was split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t>Scikit-Learn’s</w:t>
      </w:r>
      <w:proofErr w:type="spellEnd"/>
      <w:r>
        <w:t xml:space="preserve"> </w:t>
      </w:r>
      <w:proofErr w:type="spellStart"/>
      <w:r>
        <w:t>RobustScaler</w:t>
      </w:r>
      <w:proofErr w:type="spellEnd"/>
      <w:r>
        <w:t>, which is less sensitive to extreme values, ensuring that all features were scaled between 0 and 1 for optimal model performance (Python Software Foundation, 2024).</w:t>
      </w:r>
    </w:p>
    <w:p w:rsidR="00531F95" w:rsidRPr="00531F95" w:rsidRDefault="00531F95" w:rsidP="00531F95">
      <w:pPr>
        <w:rPr>
          <w:b/>
        </w:rPr>
      </w:pPr>
      <w:r w:rsidRPr="00531F95">
        <w:rPr>
          <w:b/>
        </w:rPr>
        <w:t>4MODEL TRAINING AND IMPLEMENTATION</w:t>
      </w:r>
    </w:p>
    <w:p w:rsidR="00531F95" w:rsidRPr="001A6DDD" w:rsidRDefault="00531F95" w:rsidP="00531F95">
      <w:r>
        <w:t xml:space="preserve">The model training process involved standardizing the data, tuning hyperparameters for both </w:t>
      </w:r>
      <w:proofErr w:type="spellStart"/>
      <w:r>
        <w:t>XGBoost</w:t>
      </w:r>
      <w:proofErr w:type="spellEnd"/>
      <w:r>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rsidR="00056B2E" w:rsidRPr="00134BB7" w:rsidRDefault="00056B2E" w:rsidP="005A1143">
      <w:pPr>
        <w:rPr>
          <w:b/>
        </w:rPr>
      </w:pPr>
      <w:r w:rsidRPr="00134BB7">
        <w:rPr>
          <w:b/>
        </w:rPr>
        <w:t>R</w:t>
      </w:r>
      <w:r w:rsidR="003A0C41">
        <w:rPr>
          <w:b/>
        </w:rPr>
        <w:t>ANDOM FOREST PERFORMANCE</w:t>
      </w:r>
    </w:p>
    <w:p w:rsidR="00134BB7" w:rsidRDefault="00134BB7" w:rsidP="00134BB7">
      <w:pPr>
        <w:pStyle w:val="Caption"/>
        <w:keepNext/>
        <w:spacing w:after="0"/>
      </w:pPr>
      <w:r>
        <w:t xml:space="preserve">Table </w:t>
      </w:r>
      <w:fldSimple w:instr=" SEQ Table \* ARABIC ">
        <w:r w:rsidR="00FC75B3">
          <w:rPr>
            <w:noProof/>
          </w:rPr>
          <w:t>2</w:t>
        </w:r>
      </w:fldSimple>
      <w:r>
        <w:t xml:space="preserve">: Random Forest </w:t>
      </w:r>
      <w:r w:rsidR="00531F95">
        <w:t>Performance</w:t>
      </w:r>
    </w:p>
    <w:tbl>
      <w:tblPr>
        <w:tblpPr w:leftFromText="180" w:rightFromText="180" w:vertAnchor="text" w:horzAnchor="margin" w:tblpXSpec="right" w:tblpY="97"/>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59"/>
        <w:gridCol w:w="2366"/>
        <w:gridCol w:w="2366"/>
        <w:gridCol w:w="2366"/>
      </w:tblGrid>
      <w:tr w:rsidR="00531F95" w:rsidRPr="00456413" w:rsidTr="00531F95">
        <w:tc>
          <w:tcPr>
            <w:tcW w:w="0" w:type="auto"/>
            <w:gridSpan w:val="4"/>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jc w:val="center"/>
              <w:rPr>
                <w:rFonts w:ascii="TimesNewRomanPSMT" w:hAnsi="TimesNewRomanPSMT"/>
                <w:b/>
                <w:color w:val="000000"/>
                <w:sz w:val="24"/>
                <w:szCs w:val="23"/>
              </w:rPr>
            </w:pPr>
            <w:r w:rsidRPr="00456413">
              <w:rPr>
                <w:rFonts w:ascii="TimesNewRomanPSMT" w:hAnsi="TimesNewRomanPSMT"/>
                <w:b/>
                <w:color w:val="000000"/>
                <w:sz w:val="24"/>
                <w:szCs w:val="23"/>
              </w:rPr>
              <w:t xml:space="preserve">RANDOM FOREST PERFOMRANCE SUMMARY AT DIFFERENT THRESHOLD </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jc w:val="left"/>
              <w:rPr>
                <w:b/>
              </w:rPr>
            </w:pPr>
            <w:r w:rsidRPr="00456413">
              <w:rPr>
                <w:rFonts w:ascii="TimesNewRomanPSMT" w:hAnsi="TimesNewRomanPSMT"/>
                <w:b/>
                <w:color w:val="000000"/>
                <w:sz w:val="24"/>
                <w:szCs w:val="24"/>
              </w:rPr>
              <w:t xml:space="preserve">Measure </w:t>
            </w:r>
          </w:p>
        </w:tc>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Value at 0.5 </w:t>
            </w:r>
          </w:p>
        </w:tc>
        <w:tc>
          <w:tcPr>
            <w:tcW w:w="0" w:type="auto"/>
            <w:tcBorders>
              <w:top w:val="single" w:sz="4" w:space="0" w:color="auto"/>
              <w:left w:val="single" w:sz="4" w:space="0" w:color="auto"/>
              <w:bottom w:val="single" w:sz="4" w:space="0" w:color="auto"/>
              <w:right w:val="single" w:sz="4" w:space="0" w:color="auto"/>
            </w:tcBorders>
          </w:tcPr>
          <w:p w:rsidR="00531F95" w:rsidRPr="00456413" w:rsidRDefault="00531F95" w:rsidP="00531F95">
            <w:pPr>
              <w:spacing w:after="0"/>
              <w:rPr>
                <w:rFonts w:ascii="TimesNewRomanPSMT" w:hAnsi="TimesNewRomanPSMT"/>
                <w:b/>
                <w:color w:val="000000"/>
                <w:sz w:val="24"/>
                <w:szCs w:val="24"/>
              </w:rPr>
            </w:pPr>
            <w:r w:rsidRPr="00456413">
              <w:rPr>
                <w:rFonts w:ascii="TimesNewRomanPSMT" w:hAnsi="TimesNewRomanPSMT"/>
                <w:b/>
                <w:color w:val="000000"/>
                <w:sz w:val="24"/>
                <w:szCs w:val="24"/>
              </w:rPr>
              <w:t>Value at 0.7</w:t>
            </w:r>
          </w:p>
        </w:tc>
        <w:tc>
          <w:tcPr>
            <w:tcW w:w="0" w:type="auto"/>
            <w:tcBorders>
              <w:top w:val="single" w:sz="4" w:space="0" w:color="auto"/>
              <w:left w:val="single" w:sz="4" w:space="0" w:color="auto"/>
              <w:bottom w:val="single" w:sz="4" w:space="0" w:color="auto"/>
              <w:right w:val="single" w:sz="4" w:space="0" w:color="auto"/>
            </w:tcBorders>
          </w:tcPr>
          <w:p w:rsidR="00531F95" w:rsidRPr="00456413" w:rsidRDefault="00531F95" w:rsidP="00531F95">
            <w:pPr>
              <w:spacing w:after="0"/>
              <w:rPr>
                <w:rFonts w:ascii="TimesNewRomanPSMT" w:hAnsi="TimesNewRomanPSMT"/>
                <w:b/>
                <w:color w:val="000000"/>
                <w:sz w:val="24"/>
                <w:szCs w:val="24"/>
              </w:rPr>
            </w:pPr>
            <w:r w:rsidRPr="00456413">
              <w:rPr>
                <w:rFonts w:ascii="TimesNewRomanPSMT" w:hAnsi="TimesNewRomanPSMT"/>
                <w:b/>
                <w:color w:val="000000"/>
                <w:sz w:val="24"/>
                <w:szCs w:val="24"/>
              </w:rPr>
              <w:t>Value at 0.9</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Accuracy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3%</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9%</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1.74%</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F1 score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5%</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4%</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89.01%</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Recall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3%</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9%</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1.74%</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precision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9%</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5%</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2.43%</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Roc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pPr>
            <w:r w:rsidRPr="00456413">
              <w:t>99.68%</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pPr>
            <w:r w:rsidRPr="00456413">
              <w:rPr>
                <w:color w:val="000000"/>
                <w:szCs w:val="24"/>
              </w:rPr>
              <w:t>99.68%</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pPr>
            <w:r w:rsidRPr="00456413">
              <w:rPr>
                <w:color w:val="000000"/>
                <w:szCs w:val="24"/>
              </w:rPr>
              <w:t>99.68%</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rPr>
                <w:rFonts w:ascii="TimesNewRomanPSMT" w:hAnsi="TimesNewRomanPSMT"/>
                <w:b/>
                <w:color w:val="000000"/>
                <w:sz w:val="24"/>
                <w:szCs w:val="24"/>
              </w:rPr>
            </w:pPr>
            <w:r w:rsidRPr="00456413">
              <w:rPr>
                <w:rFonts w:ascii="TimesNewRomanPSMT" w:hAnsi="TimesNewRomanPSMT"/>
                <w:b/>
                <w:color w:val="000000"/>
                <w:sz w:val="24"/>
                <w:szCs w:val="24"/>
              </w:rPr>
              <w:t>MCC</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rPr>
                <w:color w:val="000000"/>
                <w:szCs w:val="24"/>
              </w:rPr>
            </w:pPr>
            <w:r w:rsidRPr="00456413">
              <w:rPr>
                <w:color w:val="000000"/>
                <w:szCs w:val="24"/>
              </w:rPr>
              <w:t>99.55%</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rPr>
                <w:color w:val="000000"/>
                <w:szCs w:val="24"/>
              </w:rPr>
            </w:pPr>
            <w:r w:rsidRPr="00456413">
              <w:t>88.46%</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rPr>
                <w:color w:val="000000"/>
                <w:szCs w:val="24"/>
              </w:rPr>
            </w:pPr>
            <w:r w:rsidRPr="00456413">
              <w:rPr>
                <w:color w:val="000000"/>
                <w:szCs w:val="24"/>
              </w:rPr>
              <w:t>3</w:t>
            </w:r>
            <w:r w:rsidRPr="00456413">
              <w:t>9.84%</w:t>
            </w:r>
          </w:p>
        </w:tc>
      </w:tr>
    </w:tbl>
    <w:p w:rsidR="00456413" w:rsidRDefault="00456413" w:rsidP="00134BB7"/>
    <w:p w:rsidR="00134BB7" w:rsidRPr="00C53778" w:rsidRDefault="00134BB7" w:rsidP="00134BB7">
      <w:r w:rsidRPr="00C53778">
        <w:t>The Random Forest model demonstrates strong performance at lower thresholds, achieving an accuracy of 98.43%, F1 score of 98.45%, recall of 98.43%, and precision of 98.49% at a threshold of 0.5. These metrics slightly decrease to 97.99% accuracy, 97.94% F1 score, 97.99% recall, and 97.95% precision at a threshold of 0.7. However, a substantial performance drop is observed at a threshold of 0.9, with accuracy falling to 91.74%, F1 score to 89.01%, recall to 91.74%, and precision to 92.43%.</w:t>
      </w:r>
    </w:p>
    <w:p w:rsidR="00134BB7" w:rsidRPr="00C53778" w:rsidRDefault="00134BB7" w:rsidP="00134BB7">
      <w:r w:rsidRPr="00C53778">
        <w:t>While the ROC AUC consistently maintains a high value of 99.68% across all thresholds, indicating good overall discriminative power, the MCC (Matthews Correlation Coefficient) undergoes a dramatic decline from 99.55% at 0.5 to 88.46% at 0.7 and further to 39.84% at 0.9. This suggests a significant reduction in the model's predictive ability at higher thresholds.</w:t>
      </w:r>
    </w:p>
    <w:p w:rsidR="00134BB7" w:rsidRDefault="00134BB7" w:rsidP="00134BB7">
      <w:pPr>
        <w:jc w:val="center"/>
      </w:pPr>
      <w:r w:rsidRPr="00134BB7">
        <w:rPr>
          <w:noProof/>
        </w:rPr>
        <w:lastRenderedPageBreak/>
        <w:drawing>
          <wp:inline distT="0" distB="0" distL="0" distR="0" wp14:anchorId="7DD56EEA" wp14:editId="000D15AD">
            <wp:extent cx="2130880" cy="1894114"/>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135908" cy="1898583"/>
                    </a:xfrm>
                    <a:prstGeom prst="rect">
                      <a:avLst/>
                    </a:prstGeom>
                  </pic:spPr>
                </pic:pic>
              </a:graphicData>
            </a:graphic>
          </wp:inline>
        </w:drawing>
      </w:r>
    </w:p>
    <w:p w:rsidR="00134BB7" w:rsidRDefault="00134BB7" w:rsidP="00134BB7">
      <w:pPr>
        <w:pStyle w:val="Caption"/>
        <w:spacing w:after="0"/>
      </w:pPr>
      <w:r>
        <w:t xml:space="preserve">Figure </w:t>
      </w:r>
      <w:fldSimple w:instr=" SEQ Figure \* ARABIC ">
        <w:r w:rsidR="00456413">
          <w:rPr>
            <w:noProof/>
          </w:rPr>
          <w:t>10</w:t>
        </w:r>
      </w:fldSimple>
      <w:r>
        <w:t>:</w:t>
      </w:r>
      <w:r w:rsidRPr="00DE707A">
        <w:t>RF CM at 0.9</w:t>
      </w:r>
    </w:p>
    <w:p w:rsidR="00134BB7" w:rsidRDefault="00134BB7" w:rsidP="00134BB7">
      <w:pPr>
        <w:keepNext/>
        <w:jc w:val="center"/>
      </w:pPr>
      <w:r w:rsidRPr="00134BB7">
        <w:rPr>
          <w:noProof/>
        </w:rPr>
        <w:drawing>
          <wp:inline distT="0" distB="0" distL="0" distR="0" wp14:anchorId="11053B55" wp14:editId="10C1E92D">
            <wp:extent cx="2339067" cy="2079171"/>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344749" cy="2084222"/>
                    </a:xfrm>
                    <a:prstGeom prst="rect">
                      <a:avLst/>
                    </a:prstGeom>
                  </pic:spPr>
                </pic:pic>
              </a:graphicData>
            </a:graphic>
          </wp:inline>
        </w:drawing>
      </w:r>
    </w:p>
    <w:p w:rsidR="00134BB7" w:rsidRDefault="00134BB7" w:rsidP="00C06D2B">
      <w:pPr>
        <w:pStyle w:val="Caption"/>
      </w:pPr>
      <w:r>
        <w:t xml:space="preserve">Figure </w:t>
      </w:r>
      <w:fldSimple w:instr=" SEQ Figure \* ARABIC ">
        <w:r w:rsidR="00456413">
          <w:rPr>
            <w:noProof/>
          </w:rPr>
          <w:t>11</w:t>
        </w:r>
      </w:fldSimple>
      <w:r>
        <w:t xml:space="preserve">: </w:t>
      </w:r>
      <w:r w:rsidRPr="00045D72">
        <w:t>RF CM at 0.7</w:t>
      </w:r>
    </w:p>
    <w:p w:rsidR="00134BB7" w:rsidRDefault="00134BB7" w:rsidP="00134BB7">
      <w:pPr>
        <w:jc w:val="center"/>
      </w:pPr>
      <w:r w:rsidRPr="00134BB7">
        <w:rPr>
          <w:noProof/>
        </w:rPr>
        <w:drawing>
          <wp:inline distT="0" distB="0" distL="0" distR="0" wp14:anchorId="7A1B1471" wp14:editId="7BEC2A6D">
            <wp:extent cx="2308762" cy="20984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308762" cy="2098409"/>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2</w:t>
        </w:r>
      </w:fldSimple>
      <w:r>
        <w:t>:</w:t>
      </w:r>
      <w:r w:rsidRPr="00D336CA">
        <w:t>RF CM at 0.9</w:t>
      </w:r>
    </w:p>
    <w:p w:rsidR="00134BB7" w:rsidRDefault="00134BB7" w:rsidP="00134BB7">
      <w:pPr>
        <w:jc w:val="center"/>
      </w:pPr>
      <w:r w:rsidRPr="00134BB7">
        <w:rPr>
          <w:noProof/>
        </w:rPr>
        <w:lastRenderedPageBreak/>
        <w:drawing>
          <wp:inline distT="0" distB="0" distL="0" distR="0" wp14:anchorId="2E249DA5" wp14:editId="4DC09B22">
            <wp:extent cx="2674210" cy="2145970"/>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674210" cy="2145970"/>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3</w:t>
        </w:r>
      </w:fldSimple>
      <w:r>
        <w:t>:</w:t>
      </w:r>
      <w:r w:rsidRPr="006C5685">
        <w:t>RF ROC</w:t>
      </w:r>
    </w:p>
    <w:p w:rsidR="00134BB7" w:rsidRPr="00134BB7" w:rsidRDefault="00134BB7" w:rsidP="00134BB7">
      <w:pPr>
        <w:rPr>
          <w:b/>
        </w:rPr>
      </w:pPr>
      <w:r>
        <w:rPr>
          <w:b/>
        </w:rPr>
        <w:t>XGBOOST</w:t>
      </w:r>
      <w:r w:rsidRPr="00134BB7">
        <w:rPr>
          <w:b/>
        </w:rPr>
        <w:t xml:space="preserve"> ALGORITHM</w:t>
      </w:r>
      <w:r w:rsidR="003A0C41">
        <w:rPr>
          <w:b/>
        </w:rPr>
        <w:t xml:space="preserve"> PERFORMACE</w:t>
      </w:r>
    </w:p>
    <w:p w:rsidR="00134BB7" w:rsidRDefault="00134BB7" w:rsidP="00134BB7">
      <w:pPr>
        <w:pStyle w:val="Caption"/>
        <w:keepNext/>
        <w:spacing w:after="0"/>
      </w:pPr>
      <w:r>
        <w:t xml:space="preserve">Table </w:t>
      </w:r>
      <w:fldSimple w:instr=" SEQ Table \* ARABIC ">
        <w:r w:rsidR="00FC75B3">
          <w:rPr>
            <w:noProof/>
          </w:rPr>
          <w:t>3</w:t>
        </w:r>
      </w:fldSimple>
      <w:r>
        <w:t xml:space="preserve">: </w:t>
      </w:r>
      <w:proofErr w:type="spellStart"/>
      <w:r>
        <w:t>XGBoost</w:t>
      </w:r>
      <w:proofErr w:type="spellEnd"/>
      <w:r>
        <w:t xml:space="preserve"> </w:t>
      </w:r>
      <w:r w:rsidR="00C06D2B">
        <w:t>Performance</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505"/>
        <w:gridCol w:w="1812"/>
        <w:gridCol w:w="1812"/>
        <w:gridCol w:w="1812"/>
      </w:tblGrid>
      <w:tr w:rsidR="00134BB7" w:rsidTr="00F763AB">
        <w:trPr>
          <w:jc w:val="center"/>
        </w:trPr>
        <w:tc>
          <w:tcPr>
            <w:tcW w:w="0" w:type="auto"/>
            <w:gridSpan w:val="4"/>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jc w:val="center"/>
              <w:rPr>
                <w:rStyle w:val="fontstyle01"/>
                <w:rFonts w:ascii="Palatino Linotype" w:hAnsi="Palatino Linotype"/>
                <w:b/>
                <w:sz w:val="20"/>
              </w:rPr>
            </w:pPr>
            <w:bookmarkStart w:id="28" w:name="_Toc173828177"/>
            <w:r w:rsidRPr="00F763AB">
              <w:rPr>
                <w:rStyle w:val="fontstyle01"/>
                <w:rFonts w:ascii="Palatino Linotype" w:hAnsi="Palatino Linotype"/>
                <w:b/>
                <w:sz w:val="20"/>
              </w:rPr>
              <w:t xml:space="preserve">XGBOOST PERFOMRANCE SUMMARY AT DIFFERENT THRESHOLD </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jc w:val="left"/>
              <w:rPr>
                <w:b/>
              </w:rPr>
            </w:pPr>
            <w:r w:rsidRPr="00F763AB">
              <w:rPr>
                <w:rStyle w:val="fontstyle01"/>
                <w:rFonts w:ascii="Palatino Linotype" w:hAnsi="Palatino Linotype"/>
                <w:b/>
                <w:sz w:val="20"/>
              </w:rPr>
              <w:t xml:space="preserve">Measure </w:t>
            </w:r>
          </w:p>
        </w:tc>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Value at 0.5 </w:t>
            </w:r>
          </w:p>
        </w:tc>
        <w:tc>
          <w:tcPr>
            <w:tcW w:w="0" w:type="auto"/>
            <w:tcBorders>
              <w:top w:val="single" w:sz="4" w:space="0" w:color="auto"/>
              <w:left w:val="single" w:sz="4" w:space="0" w:color="auto"/>
              <w:bottom w:val="single" w:sz="4" w:space="0" w:color="auto"/>
              <w:right w:val="single" w:sz="4" w:space="0" w:color="auto"/>
            </w:tcBorders>
          </w:tcPr>
          <w:p w:rsidR="00134BB7" w:rsidRPr="00F763AB" w:rsidRDefault="00134BB7" w:rsidP="00C06D2B">
            <w:pPr>
              <w:spacing w:after="0"/>
              <w:rPr>
                <w:rStyle w:val="fontstyle01"/>
                <w:rFonts w:ascii="Palatino Linotype" w:hAnsi="Palatino Linotype"/>
                <w:b/>
                <w:sz w:val="20"/>
              </w:rPr>
            </w:pPr>
            <w:r w:rsidRPr="00F763AB">
              <w:rPr>
                <w:rStyle w:val="fontstyle01"/>
                <w:rFonts w:ascii="Palatino Linotype" w:hAnsi="Palatino Linotype"/>
                <w:b/>
                <w:sz w:val="20"/>
              </w:rPr>
              <w:t>Value at 0.7</w:t>
            </w:r>
          </w:p>
        </w:tc>
        <w:tc>
          <w:tcPr>
            <w:tcW w:w="0" w:type="auto"/>
            <w:tcBorders>
              <w:top w:val="single" w:sz="4" w:space="0" w:color="auto"/>
              <w:left w:val="single" w:sz="4" w:space="0" w:color="auto"/>
              <w:bottom w:val="single" w:sz="4" w:space="0" w:color="auto"/>
              <w:right w:val="single" w:sz="4" w:space="0" w:color="auto"/>
            </w:tcBorders>
          </w:tcPr>
          <w:p w:rsidR="00134BB7" w:rsidRPr="00F763AB" w:rsidRDefault="00134BB7" w:rsidP="00C06D2B">
            <w:pPr>
              <w:spacing w:after="0"/>
              <w:rPr>
                <w:rStyle w:val="fontstyle01"/>
                <w:rFonts w:ascii="Palatino Linotype" w:hAnsi="Palatino Linotype"/>
                <w:b/>
                <w:sz w:val="20"/>
              </w:rPr>
            </w:pPr>
            <w:r w:rsidRPr="00F763AB">
              <w:rPr>
                <w:rStyle w:val="fontstyle01"/>
                <w:rFonts w:ascii="Palatino Linotype" w:hAnsi="Palatino Linotype"/>
                <w:b/>
                <w:sz w:val="20"/>
              </w:rPr>
              <w:t>Value at 0.9</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Accuracy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6%</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52%</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F1 score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1%</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40%</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Recall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0%</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6%</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52%</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precision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3%</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50%</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Roc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pPr>
            <w:r w:rsidRPr="00F763AB">
              <w:t>99.7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pPr>
            <w:r w:rsidRPr="00F763AB">
              <w:t>99.7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9.74%</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rPr>
                <w:rStyle w:val="fontstyle01"/>
                <w:rFonts w:ascii="Palatino Linotype" w:hAnsi="Palatino Linotype"/>
                <w:b/>
                <w:sz w:val="20"/>
              </w:rPr>
            </w:pPr>
            <w:r w:rsidRPr="00F763AB">
              <w:rPr>
                <w:rStyle w:val="fontstyle01"/>
                <w:rFonts w:ascii="Palatino Linotype" w:hAnsi="Palatino Linotype"/>
                <w:b/>
                <w:sz w:val="20"/>
              </w:rPr>
              <w:t>MCC</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rPr>
                <w:color w:val="000000"/>
                <w:szCs w:val="24"/>
              </w:rPr>
            </w:pPr>
            <w:r w:rsidRPr="00F763AB">
              <w:rPr>
                <w:color w:val="000000"/>
                <w:szCs w:val="24"/>
              </w:rPr>
              <w:t>91.83%</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rPr>
                <w:color w:val="000000"/>
                <w:szCs w:val="24"/>
              </w:rPr>
            </w:pPr>
            <w:r w:rsidRPr="00F763AB">
              <w:rPr>
                <w:color w:val="000000"/>
                <w:szCs w:val="24"/>
              </w:rPr>
              <w:t>90.76%</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rPr>
                <w:color w:val="000000"/>
                <w:szCs w:val="24"/>
              </w:rPr>
            </w:pPr>
            <w:r w:rsidRPr="00F763AB">
              <w:rPr>
                <w:color w:val="000000"/>
                <w:szCs w:val="24"/>
              </w:rPr>
              <w:t>85.50%</w:t>
            </w:r>
          </w:p>
        </w:tc>
      </w:tr>
      <w:bookmarkEnd w:id="28"/>
    </w:tbl>
    <w:p w:rsidR="00F763AB" w:rsidRDefault="00F763AB" w:rsidP="00F763AB"/>
    <w:p w:rsidR="00F763AB" w:rsidRDefault="00F763AB" w:rsidP="00F763AB">
      <w:r>
        <w:t xml:space="preserve">The </w:t>
      </w:r>
      <w:proofErr w:type="spellStart"/>
      <w:r>
        <w:t>XGBoost</w:t>
      </w:r>
      <w:proofErr w:type="spellEnd"/>
      <w:r>
        <w:t xml:space="preserve"> model demonstrates consistent performance across different thresholds, maintaining high accuracy, F1 score, recall, and precision levels. At a threshold of 0.5, the model achieves an accuracy of 98.5%, F1 score of 98.51%, recall of 98.50%, and precision of 98.53%. While these metrics slightly decline to 98.36% accuracy, 98.34% F1 score, 98.36% recall, and 98.34% precision at a threshold of 0.7, and further to 97.52% accuracy, 97.40% F1 score, 97.52% recall, and 97.50% precision at a threshold of 0.9, the overall performance remains strong.</w:t>
      </w:r>
    </w:p>
    <w:p w:rsidR="00134BB7" w:rsidRDefault="00F763AB" w:rsidP="00F763AB">
      <w:r>
        <w:t>The ROC AUC consistently stays at 99.74% across all thresholds, indicating excellent discriminative power. However, the MCC (Matthews Correlation Coefficient) shows a gradual decrease from 91.83% at 0.5 to 90.76% at 0.7 and 85.50% at 0.9, suggesting a slight reduction in the model's predictive ability as the threshold increases.</w:t>
      </w:r>
    </w:p>
    <w:p w:rsidR="00134BB7" w:rsidRPr="00C53778" w:rsidRDefault="00134BB7" w:rsidP="00134BB7"/>
    <w:p w:rsidR="00134BB7" w:rsidRDefault="00134BB7" w:rsidP="00134BB7">
      <w:pPr>
        <w:jc w:val="center"/>
      </w:pPr>
      <w:r w:rsidRPr="00134BB7">
        <w:rPr>
          <w:noProof/>
        </w:rPr>
        <w:lastRenderedPageBreak/>
        <w:drawing>
          <wp:inline distT="0" distB="0" distL="0" distR="0" wp14:anchorId="140C529F" wp14:editId="37CA6C4A">
            <wp:extent cx="2135908" cy="1895918"/>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135908" cy="1895918"/>
                    </a:xfrm>
                    <a:prstGeom prst="rect">
                      <a:avLst/>
                    </a:prstGeom>
                  </pic:spPr>
                </pic:pic>
              </a:graphicData>
            </a:graphic>
          </wp:inline>
        </w:drawing>
      </w:r>
    </w:p>
    <w:p w:rsidR="00134BB7" w:rsidRDefault="00134BB7" w:rsidP="00134BB7">
      <w:pPr>
        <w:pStyle w:val="Caption"/>
        <w:spacing w:after="0"/>
      </w:pPr>
      <w:r>
        <w:t xml:space="preserve">Figure </w:t>
      </w:r>
      <w:fldSimple w:instr=" SEQ Figure \* ARABIC ">
        <w:r w:rsidR="00456413">
          <w:rPr>
            <w:noProof/>
          </w:rPr>
          <w:t>14</w:t>
        </w:r>
      </w:fldSimple>
      <w:r>
        <w:t>:</w:t>
      </w:r>
      <w:r w:rsidR="00F763AB">
        <w:t>XGBosot</w:t>
      </w:r>
      <w:r w:rsidRPr="00DE707A">
        <w:t xml:space="preserve"> CM at 0.9</w:t>
      </w:r>
    </w:p>
    <w:p w:rsidR="00134BB7" w:rsidRDefault="00134BB7" w:rsidP="00134BB7">
      <w:pPr>
        <w:keepNext/>
        <w:jc w:val="center"/>
      </w:pPr>
      <w:r w:rsidRPr="00134BB7">
        <w:rPr>
          <w:noProof/>
        </w:rPr>
        <w:drawing>
          <wp:inline distT="0" distB="0" distL="0" distR="0" wp14:anchorId="6BA91425" wp14:editId="5076B14C">
            <wp:extent cx="2340640" cy="2084222"/>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340640" cy="2084222"/>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5</w:t>
        </w:r>
      </w:fldSimple>
      <w:r>
        <w:t xml:space="preserve">: </w:t>
      </w:r>
      <w:proofErr w:type="spellStart"/>
      <w:r w:rsidR="00F763AB">
        <w:t>XGBoost</w:t>
      </w:r>
      <w:proofErr w:type="spellEnd"/>
      <w:r w:rsidRPr="00045D72">
        <w:t xml:space="preserve"> CM at 0.7</w:t>
      </w:r>
    </w:p>
    <w:p w:rsidR="00134BB7" w:rsidRDefault="00134BB7" w:rsidP="00134BB7">
      <w:pPr>
        <w:pStyle w:val="Caption"/>
        <w:ind w:firstLine="720"/>
        <w:jc w:val="both"/>
      </w:pPr>
      <w:r>
        <w:tab/>
      </w:r>
      <w:r>
        <w:tab/>
      </w:r>
    </w:p>
    <w:p w:rsidR="00134BB7" w:rsidRDefault="00134BB7" w:rsidP="00134BB7">
      <w:pPr>
        <w:jc w:val="center"/>
      </w:pPr>
      <w:r w:rsidRPr="00134BB7">
        <w:rPr>
          <w:noProof/>
        </w:rPr>
        <w:drawing>
          <wp:inline distT="0" distB="0" distL="0" distR="0" wp14:anchorId="747C9323" wp14:editId="6A25A072">
            <wp:extent cx="2308762" cy="204935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308762" cy="2049350"/>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6</w:t>
        </w:r>
      </w:fldSimple>
      <w:r>
        <w:t>:</w:t>
      </w:r>
      <w:r w:rsidR="00F763AB">
        <w:t>XGBoost</w:t>
      </w:r>
      <w:r w:rsidRPr="00D336CA">
        <w:t xml:space="preserve"> CM at 0.9</w:t>
      </w:r>
    </w:p>
    <w:p w:rsidR="00134BB7" w:rsidRDefault="00134BB7" w:rsidP="00134BB7">
      <w:pPr>
        <w:jc w:val="center"/>
      </w:pPr>
      <w:r w:rsidRPr="00134BB7">
        <w:rPr>
          <w:noProof/>
        </w:rPr>
        <w:lastRenderedPageBreak/>
        <w:drawing>
          <wp:inline distT="0" distB="0" distL="0" distR="0" wp14:anchorId="408923A2" wp14:editId="6828DF1B">
            <wp:extent cx="2674210" cy="2143400"/>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674210" cy="2143400"/>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7</w:t>
        </w:r>
      </w:fldSimple>
      <w:r>
        <w:t>:</w:t>
      </w:r>
      <w:r w:rsidR="00F763AB">
        <w:t>XGBoost</w:t>
      </w:r>
      <w:r w:rsidRPr="006C5685">
        <w:t xml:space="preserve"> ROC</w:t>
      </w:r>
    </w:p>
    <w:p w:rsidR="00F763AB" w:rsidRDefault="00F763AB" w:rsidP="00F763AB"/>
    <w:p w:rsidR="00F763AB" w:rsidRPr="00FC75B3" w:rsidRDefault="00F763AB" w:rsidP="00F763AB">
      <w:pPr>
        <w:rPr>
          <w:b/>
        </w:rPr>
      </w:pPr>
      <w:r w:rsidRPr="00F763AB">
        <w:rPr>
          <w:b/>
        </w:rPr>
        <w:t xml:space="preserve">MODEL COMPARISON </w:t>
      </w:r>
    </w:p>
    <w:p w:rsidR="00FC75B3" w:rsidRDefault="00FC75B3" w:rsidP="00FC75B3">
      <w:pPr>
        <w:pStyle w:val="Caption"/>
        <w:keepNext/>
      </w:pPr>
      <w:r>
        <w:t xml:space="preserve">Table </w:t>
      </w:r>
      <w:fldSimple w:instr=" SEQ Table \* ARABIC ">
        <w:r>
          <w:rPr>
            <w:noProof/>
          </w:rPr>
          <w:t>4</w:t>
        </w:r>
      </w:fldSimple>
      <w:r>
        <w:t>:</w:t>
      </w:r>
      <w:r w:rsidRPr="00201D5E">
        <w:t>Performance Comparison</w:t>
      </w:r>
    </w:p>
    <w:tbl>
      <w:tblPr>
        <w:tblStyle w:val="TableGrid"/>
        <w:tblW w:w="0" w:type="auto"/>
        <w:tblLook w:val="04A0" w:firstRow="1" w:lastRow="0" w:firstColumn="1" w:lastColumn="0" w:noHBand="0" w:noVBand="1"/>
      </w:tblPr>
      <w:tblGrid>
        <w:gridCol w:w="807"/>
        <w:gridCol w:w="760"/>
        <w:gridCol w:w="760"/>
        <w:gridCol w:w="760"/>
        <w:gridCol w:w="783"/>
        <w:gridCol w:w="783"/>
        <w:gridCol w:w="783"/>
      </w:tblGrid>
      <w:tr w:rsidR="00F763AB" w:rsidRPr="00F763AB" w:rsidTr="00FC75B3">
        <w:tc>
          <w:tcPr>
            <w:tcW w:w="638" w:type="dxa"/>
          </w:tcPr>
          <w:p w:rsidR="00F763AB" w:rsidRPr="00B14B26" w:rsidRDefault="00F763AB" w:rsidP="00F763AB">
            <w:pPr>
              <w:rPr>
                <w:b/>
                <w:sz w:val="14"/>
              </w:rPr>
            </w:pPr>
            <w:r w:rsidRPr="00B14B26">
              <w:rPr>
                <w:b/>
                <w:sz w:val="14"/>
              </w:rPr>
              <w:t>Measure</w:t>
            </w:r>
          </w:p>
        </w:tc>
        <w:tc>
          <w:tcPr>
            <w:tcW w:w="604" w:type="dxa"/>
          </w:tcPr>
          <w:p w:rsidR="00F763AB" w:rsidRPr="00B14B26" w:rsidRDefault="00F763AB" w:rsidP="00F763AB">
            <w:pPr>
              <w:rPr>
                <w:b/>
                <w:sz w:val="14"/>
              </w:rPr>
            </w:pPr>
            <w:r w:rsidRPr="00B14B26">
              <w:rPr>
                <w:b/>
                <w:sz w:val="14"/>
              </w:rPr>
              <w:t>Random Forest (0.5)</w:t>
            </w:r>
          </w:p>
        </w:tc>
        <w:tc>
          <w:tcPr>
            <w:tcW w:w="604" w:type="dxa"/>
          </w:tcPr>
          <w:p w:rsidR="00F763AB" w:rsidRPr="00B14B26" w:rsidRDefault="00F763AB" w:rsidP="00F763AB">
            <w:pPr>
              <w:rPr>
                <w:b/>
                <w:sz w:val="14"/>
              </w:rPr>
            </w:pPr>
            <w:r w:rsidRPr="00B14B26">
              <w:rPr>
                <w:b/>
                <w:sz w:val="14"/>
              </w:rPr>
              <w:t>Random Forest (0.7)</w:t>
            </w:r>
          </w:p>
        </w:tc>
        <w:tc>
          <w:tcPr>
            <w:tcW w:w="604" w:type="dxa"/>
          </w:tcPr>
          <w:p w:rsidR="00F763AB" w:rsidRPr="00B14B26" w:rsidRDefault="00F763AB" w:rsidP="00F763AB">
            <w:pPr>
              <w:rPr>
                <w:b/>
                <w:sz w:val="14"/>
              </w:rPr>
            </w:pPr>
            <w:r w:rsidRPr="00B14B26">
              <w:rPr>
                <w:b/>
                <w:sz w:val="14"/>
              </w:rPr>
              <w:t>Random Forest (0.9)</w:t>
            </w:r>
          </w:p>
        </w:tc>
        <w:tc>
          <w:tcPr>
            <w:tcW w:w="620" w:type="dxa"/>
          </w:tcPr>
          <w:p w:rsidR="00F763AB" w:rsidRPr="00B14B26" w:rsidRDefault="00F763AB" w:rsidP="00F763AB">
            <w:pPr>
              <w:rPr>
                <w:b/>
                <w:sz w:val="14"/>
              </w:rPr>
            </w:pPr>
            <w:proofErr w:type="spellStart"/>
            <w:r w:rsidRPr="00B14B26">
              <w:rPr>
                <w:b/>
                <w:sz w:val="14"/>
              </w:rPr>
              <w:t>XGBoost</w:t>
            </w:r>
            <w:proofErr w:type="spellEnd"/>
            <w:r w:rsidRPr="00B14B26">
              <w:rPr>
                <w:b/>
                <w:sz w:val="14"/>
              </w:rPr>
              <w:t xml:space="preserve"> (0.5)</w:t>
            </w:r>
          </w:p>
        </w:tc>
        <w:tc>
          <w:tcPr>
            <w:tcW w:w="620" w:type="dxa"/>
          </w:tcPr>
          <w:p w:rsidR="00F763AB" w:rsidRPr="00B14B26" w:rsidRDefault="00F763AB" w:rsidP="00F763AB">
            <w:pPr>
              <w:rPr>
                <w:b/>
                <w:sz w:val="14"/>
              </w:rPr>
            </w:pPr>
            <w:proofErr w:type="spellStart"/>
            <w:r w:rsidRPr="00B14B26">
              <w:rPr>
                <w:b/>
                <w:sz w:val="14"/>
              </w:rPr>
              <w:t>XGBoost</w:t>
            </w:r>
            <w:proofErr w:type="spellEnd"/>
            <w:r w:rsidRPr="00B14B26">
              <w:rPr>
                <w:b/>
                <w:sz w:val="14"/>
              </w:rPr>
              <w:t xml:space="preserve"> (0.7)</w:t>
            </w:r>
          </w:p>
        </w:tc>
        <w:tc>
          <w:tcPr>
            <w:tcW w:w="620" w:type="dxa"/>
          </w:tcPr>
          <w:p w:rsidR="00F763AB" w:rsidRPr="00B14B26" w:rsidRDefault="00F763AB" w:rsidP="00F763AB">
            <w:pPr>
              <w:rPr>
                <w:b/>
                <w:sz w:val="14"/>
              </w:rPr>
            </w:pPr>
            <w:proofErr w:type="spellStart"/>
            <w:r w:rsidRPr="00B14B26">
              <w:rPr>
                <w:b/>
                <w:sz w:val="14"/>
              </w:rPr>
              <w:t>XGBoost</w:t>
            </w:r>
            <w:proofErr w:type="spellEnd"/>
            <w:r w:rsidRPr="00B14B26">
              <w:rPr>
                <w:b/>
                <w:sz w:val="14"/>
              </w:rPr>
              <w:t xml:space="preserve"> (0.9)</w:t>
            </w:r>
          </w:p>
        </w:tc>
      </w:tr>
      <w:tr w:rsidR="00F763AB" w:rsidRPr="00F763AB" w:rsidTr="00FC75B3">
        <w:tc>
          <w:tcPr>
            <w:tcW w:w="638" w:type="dxa"/>
          </w:tcPr>
          <w:p w:rsidR="00F763AB" w:rsidRPr="00B14B26" w:rsidRDefault="00F763AB" w:rsidP="00F763AB">
            <w:pPr>
              <w:rPr>
                <w:b/>
                <w:sz w:val="14"/>
              </w:rPr>
            </w:pPr>
            <w:r w:rsidRPr="00B14B26">
              <w:rPr>
                <w:b/>
                <w:sz w:val="14"/>
              </w:rPr>
              <w:t>Accuracy</w:t>
            </w:r>
          </w:p>
        </w:tc>
        <w:tc>
          <w:tcPr>
            <w:tcW w:w="604" w:type="dxa"/>
          </w:tcPr>
          <w:p w:rsidR="00F763AB" w:rsidRPr="00F763AB" w:rsidRDefault="00F763AB" w:rsidP="00F763AB">
            <w:pPr>
              <w:rPr>
                <w:sz w:val="14"/>
              </w:rPr>
            </w:pPr>
            <w:r w:rsidRPr="00F763AB">
              <w:rPr>
                <w:sz w:val="14"/>
              </w:rPr>
              <w:t>98.43</w:t>
            </w:r>
          </w:p>
        </w:tc>
        <w:tc>
          <w:tcPr>
            <w:tcW w:w="604" w:type="dxa"/>
          </w:tcPr>
          <w:p w:rsidR="00F763AB" w:rsidRPr="00F763AB" w:rsidRDefault="00F763AB" w:rsidP="00F763AB">
            <w:pPr>
              <w:rPr>
                <w:sz w:val="14"/>
              </w:rPr>
            </w:pPr>
            <w:r w:rsidRPr="00F763AB">
              <w:rPr>
                <w:sz w:val="14"/>
              </w:rPr>
              <w:t>97.99</w:t>
            </w:r>
          </w:p>
        </w:tc>
        <w:tc>
          <w:tcPr>
            <w:tcW w:w="604" w:type="dxa"/>
          </w:tcPr>
          <w:p w:rsidR="00F763AB" w:rsidRPr="00F763AB" w:rsidRDefault="00F763AB" w:rsidP="00F763AB">
            <w:pPr>
              <w:rPr>
                <w:sz w:val="14"/>
              </w:rPr>
            </w:pPr>
            <w:r w:rsidRPr="00F763AB">
              <w:rPr>
                <w:sz w:val="14"/>
              </w:rPr>
              <w:t>91.74</w:t>
            </w:r>
          </w:p>
        </w:tc>
        <w:tc>
          <w:tcPr>
            <w:tcW w:w="620" w:type="dxa"/>
          </w:tcPr>
          <w:p w:rsidR="00F763AB" w:rsidRPr="00F763AB" w:rsidRDefault="00F763AB" w:rsidP="00F763AB">
            <w:pPr>
              <w:rPr>
                <w:sz w:val="14"/>
              </w:rPr>
            </w:pPr>
            <w:r w:rsidRPr="00F763AB">
              <w:rPr>
                <w:sz w:val="14"/>
              </w:rPr>
              <w:t>98.5</w:t>
            </w:r>
          </w:p>
        </w:tc>
        <w:tc>
          <w:tcPr>
            <w:tcW w:w="620" w:type="dxa"/>
          </w:tcPr>
          <w:p w:rsidR="00F763AB" w:rsidRPr="00F763AB" w:rsidRDefault="00F763AB" w:rsidP="00F763AB">
            <w:pPr>
              <w:rPr>
                <w:sz w:val="14"/>
              </w:rPr>
            </w:pPr>
            <w:r w:rsidRPr="00F763AB">
              <w:rPr>
                <w:sz w:val="14"/>
              </w:rPr>
              <w:t>98.36</w:t>
            </w:r>
          </w:p>
        </w:tc>
        <w:tc>
          <w:tcPr>
            <w:tcW w:w="620" w:type="dxa"/>
          </w:tcPr>
          <w:p w:rsidR="00F763AB" w:rsidRPr="00F763AB" w:rsidRDefault="00F763AB" w:rsidP="00F763AB">
            <w:pPr>
              <w:rPr>
                <w:sz w:val="14"/>
              </w:rPr>
            </w:pPr>
            <w:r w:rsidRPr="00F763AB">
              <w:rPr>
                <w:sz w:val="14"/>
              </w:rPr>
              <w:t>97.52</w:t>
            </w:r>
          </w:p>
        </w:tc>
      </w:tr>
      <w:tr w:rsidR="00F763AB" w:rsidRPr="00F763AB" w:rsidTr="00FC75B3">
        <w:tc>
          <w:tcPr>
            <w:tcW w:w="638" w:type="dxa"/>
          </w:tcPr>
          <w:p w:rsidR="00F763AB" w:rsidRPr="00B14B26" w:rsidRDefault="00F763AB" w:rsidP="00F763AB">
            <w:pPr>
              <w:rPr>
                <w:b/>
                <w:sz w:val="14"/>
              </w:rPr>
            </w:pPr>
            <w:r w:rsidRPr="00B14B26">
              <w:rPr>
                <w:b/>
                <w:sz w:val="14"/>
              </w:rPr>
              <w:t>F1 score</w:t>
            </w:r>
          </w:p>
        </w:tc>
        <w:tc>
          <w:tcPr>
            <w:tcW w:w="604" w:type="dxa"/>
          </w:tcPr>
          <w:p w:rsidR="00F763AB" w:rsidRPr="00F763AB" w:rsidRDefault="00F763AB" w:rsidP="00F763AB">
            <w:pPr>
              <w:rPr>
                <w:sz w:val="14"/>
              </w:rPr>
            </w:pPr>
            <w:r w:rsidRPr="00F763AB">
              <w:rPr>
                <w:sz w:val="14"/>
              </w:rPr>
              <w:t>98.45</w:t>
            </w:r>
          </w:p>
        </w:tc>
        <w:tc>
          <w:tcPr>
            <w:tcW w:w="604" w:type="dxa"/>
          </w:tcPr>
          <w:p w:rsidR="00F763AB" w:rsidRPr="00F763AB" w:rsidRDefault="00F763AB" w:rsidP="00F763AB">
            <w:pPr>
              <w:rPr>
                <w:sz w:val="14"/>
              </w:rPr>
            </w:pPr>
            <w:r w:rsidRPr="00F763AB">
              <w:rPr>
                <w:sz w:val="14"/>
              </w:rPr>
              <w:t>97.94</w:t>
            </w:r>
          </w:p>
        </w:tc>
        <w:tc>
          <w:tcPr>
            <w:tcW w:w="604" w:type="dxa"/>
          </w:tcPr>
          <w:p w:rsidR="00F763AB" w:rsidRPr="00F763AB" w:rsidRDefault="00F763AB" w:rsidP="00F763AB">
            <w:pPr>
              <w:rPr>
                <w:sz w:val="14"/>
              </w:rPr>
            </w:pPr>
            <w:r w:rsidRPr="00F763AB">
              <w:rPr>
                <w:sz w:val="14"/>
              </w:rPr>
              <w:t>89.01</w:t>
            </w:r>
          </w:p>
        </w:tc>
        <w:tc>
          <w:tcPr>
            <w:tcW w:w="620" w:type="dxa"/>
          </w:tcPr>
          <w:p w:rsidR="00F763AB" w:rsidRPr="00F763AB" w:rsidRDefault="00F763AB" w:rsidP="00F763AB">
            <w:pPr>
              <w:rPr>
                <w:sz w:val="14"/>
              </w:rPr>
            </w:pPr>
            <w:r w:rsidRPr="00F763AB">
              <w:rPr>
                <w:sz w:val="14"/>
              </w:rPr>
              <w:t>98.51</w:t>
            </w:r>
          </w:p>
        </w:tc>
        <w:tc>
          <w:tcPr>
            <w:tcW w:w="620" w:type="dxa"/>
          </w:tcPr>
          <w:p w:rsidR="00F763AB" w:rsidRPr="00F763AB" w:rsidRDefault="00F763AB" w:rsidP="00F763AB">
            <w:pPr>
              <w:rPr>
                <w:sz w:val="14"/>
              </w:rPr>
            </w:pPr>
            <w:r w:rsidRPr="00F763AB">
              <w:rPr>
                <w:sz w:val="14"/>
              </w:rPr>
              <w:t>98.34</w:t>
            </w:r>
          </w:p>
        </w:tc>
        <w:tc>
          <w:tcPr>
            <w:tcW w:w="620" w:type="dxa"/>
          </w:tcPr>
          <w:p w:rsidR="00F763AB" w:rsidRPr="00F763AB" w:rsidRDefault="00F763AB" w:rsidP="00F763AB">
            <w:pPr>
              <w:rPr>
                <w:sz w:val="14"/>
              </w:rPr>
            </w:pPr>
            <w:r w:rsidRPr="00F763AB">
              <w:rPr>
                <w:sz w:val="14"/>
              </w:rPr>
              <w:t>97.4</w:t>
            </w:r>
          </w:p>
        </w:tc>
      </w:tr>
      <w:tr w:rsidR="00F763AB" w:rsidRPr="00F763AB" w:rsidTr="00FC75B3">
        <w:tc>
          <w:tcPr>
            <w:tcW w:w="638" w:type="dxa"/>
          </w:tcPr>
          <w:p w:rsidR="00F763AB" w:rsidRPr="00B14B26" w:rsidRDefault="00F763AB" w:rsidP="00F763AB">
            <w:pPr>
              <w:rPr>
                <w:b/>
                <w:sz w:val="14"/>
              </w:rPr>
            </w:pPr>
            <w:r w:rsidRPr="00B14B26">
              <w:rPr>
                <w:b/>
                <w:sz w:val="14"/>
              </w:rPr>
              <w:t>Recall</w:t>
            </w:r>
          </w:p>
        </w:tc>
        <w:tc>
          <w:tcPr>
            <w:tcW w:w="604" w:type="dxa"/>
          </w:tcPr>
          <w:p w:rsidR="00F763AB" w:rsidRPr="00F763AB" w:rsidRDefault="00F763AB" w:rsidP="00F763AB">
            <w:pPr>
              <w:rPr>
                <w:sz w:val="14"/>
              </w:rPr>
            </w:pPr>
            <w:r w:rsidRPr="00F763AB">
              <w:rPr>
                <w:sz w:val="14"/>
              </w:rPr>
              <w:t>98.43</w:t>
            </w:r>
          </w:p>
        </w:tc>
        <w:tc>
          <w:tcPr>
            <w:tcW w:w="604" w:type="dxa"/>
          </w:tcPr>
          <w:p w:rsidR="00F763AB" w:rsidRPr="00F763AB" w:rsidRDefault="00F763AB" w:rsidP="00F763AB">
            <w:pPr>
              <w:rPr>
                <w:sz w:val="14"/>
              </w:rPr>
            </w:pPr>
            <w:r w:rsidRPr="00F763AB">
              <w:rPr>
                <w:sz w:val="14"/>
              </w:rPr>
              <w:t>97.99</w:t>
            </w:r>
          </w:p>
        </w:tc>
        <w:tc>
          <w:tcPr>
            <w:tcW w:w="604" w:type="dxa"/>
          </w:tcPr>
          <w:p w:rsidR="00F763AB" w:rsidRPr="00F763AB" w:rsidRDefault="00F763AB" w:rsidP="00F763AB">
            <w:pPr>
              <w:rPr>
                <w:sz w:val="14"/>
              </w:rPr>
            </w:pPr>
            <w:r w:rsidRPr="00F763AB">
              <w:rPr>
                <w:sz w:val="14"/>
              </w:rPr>
              <w:t>91.74</w:t>
            </w:r>
          </w:p>
        </w:tc>
        <w:tc>
          <w:tcPr>
            <w:tcW w:w="620" w:type="dxa"/>
          </w:tcPr>
          <w:p w:rsidR="00F763AB" w:rsidRPr="00F763AB" w:rsidRDefault="00F763AB" w:rsidP="00F763AB">
            <w:pPr>
              <w:rPr>
                <w:sz w:val="14"/>
              </w:rPr>
            </w:pPr>
            <w:r w:rsidRPr="00F763AB">
              <w:rPr>
                <w:sz w:val="14"/>
              </w:rPr>
              <w:t>98.5</w:t>
            </w:r>
          </w:p>
        </w:tc>
        <w:tc>
          <w:tcPr>
            <w:tcW w:w="620" w:type="dxa"/>
          </w:tcPr>
          <w:p w:rsidR="00F763AB" w:rsidRPr="00F763AB" w:rsidRDefault="00F763AB" w:rsidP="00F763AB">
            <w:pPr>
              <w:rPr>
                <w:sz w:val="14"/>
              </w:rPr>
            </w:pPr>
            <w:r w:rsidRPr="00F763AB">
              <w:rPr>
                <w:sz w:val="14"/>
              </w:rPr>
              <w:t>98.36</w:t>
            </w:r>
          </w:p>
        </w:tc>
        <w:tc>
          <w:tcPr>
            <w:tcW w:w="620" w:type="dxa"/>
          </w:tcPr>
          <w:p w:rsidR="00F763AB" w:rsidRPr="00F763AB" w:rsidRDefault="00F763AB" w:rsidP="00F763AB">
            <w:pPr>
              <w:rPr>
                <w:sz w:val="14"/>
              </w:rPr>
            </w:pPr>
            <w:r w:rsidRPr="00F763AB">
              <w:rPr>
                <w:sz w:val="14"/>
              </w:rPr>
              <w:t>97.52</w:t>
            </w:r>
          </w:p>
        </w:tc>
      </w:tr>
      <w:tr w:rsidR="00F763AB" w:rsidRPr="00F763AB" w:rsidTr="00FC75B3">
        <w:tc>
          <w:tcPr>
            <w:tcW w:w="638" w:type="dxa"/>
          </w:tcPr>
          <w:p w:rsidR="00F763AB" w:rsidRPr="00B14B26" w:rsidRDefault="00F763AB" w:rsidP="00F763AB">
            <w:pPr>
              <w:rPr>
                <w:b/>
                <w:sz w:val="14"/>
              </w:rPr>
            </w:pPr>
            <w:r w:rsidRPr="00B14B26">
              <w:rPr>
                <w:b/>
                <w:sz w:val="14"/>
              </w:rPr>
              <w:t>Precision</w:t>
            </w:r>
          </w:p>
        </w:tc>
        <w:tc>
          <w:tcPr>
            <w:tcW w:w="604" w:type="dxa"/>
          </w:tcPr>
          <w:p w:rsidR="00F763AB" w:rsidRPr="00F763AB" w:rsidRDefault="00F763AB" w:rsidP="00F763AB">
            <w:pPr>
              <w:rPr>
                <w:sz w:val="14"/>
              </w:rPr>
            </w:pPr>
            <w:r w:rsidRPr="00F763AB">
              <w:rPr>
                <w:sz w:val="14"/>
              </w:rPr>
              <w:t>98.49</w:t>
            </w:r>
          </w:p>
        </w:tc>
        <w:tc>
          <w:tcPr>
            <w:tcW w:w="604" w:type="dxa"/>
          </w:tcPr>
          <w:p w:rsidR="00F763AB" w:rsidRPr="00F763AB" w:rsidRDefault="00F763AB" w:rsidP="00F763AB">
            <w:pPr>
              <w:rPr>
                <w:sz w:val="14"/>
              </w:rPr>
            </w:pPr>
            <w:r w:rsidRPr="00F763AB">
              <w:rPr>
                <w:sz w:val="14"/>
              </w:rPr>
              <w:t>97.95</w:t>
            </w:r>
          </w:p>
        </w:tc>
        <w:tc>
          <w:tcPr>
            <w:tcW w:w="604" w:type="dxa"/>
          </w:tcPr>
          <w:p w:rsidR="00F763AB" w:rsidRPr="00F763AB" w:rsidRDefault="00F763AB" w:rsidP="00F763AB">
            <w:pPr>
              <w:rPr>
                <w:sz w:val="14"/>
              </w:rPr>
            </w:pPr>
            <w:r w:rsidRPr="00F763AB">
              <w:rPr>
                <w:sz w:val="14"/>
              </w:rPr>
              <w:t>92.43</w:t>
            </w:r>
          </w:p>
        </w:tc>
        <w:tc>
          <w:tcPr>
            <w:tcW w:w="620" w:type="dxa"/>
          </w:tcPr>
          <w:p w:rsidR="00F763AB" w:rsidRPr="00F763AB" w:rsidRDefault="00F763AB" w:rsidP="00F763AB">
            <w:pPr>
              <w:rPr>
                <w:sz w:val="14"/>
              </w:rPr>
            </w:pPr>
            <w:r w:rsidRPr="00F763AB">
              <w:rPr>
                <w:sz w:val="14"/>
              </w:rPr>
              <w:t>98.53</w:t>
            </w:r>
          </w:p>
        </w:tc>
        <w:tc>
          <w:tcPr>
            <w:tcW w:w="620" w:type="dxa"/>
          </w:tcPr>
          <w:p w:rsidR="00F763AB" w:rsidRPr="00F763AB" w:rsidRDefault="00F763AB" w:rsidP="00F763AB">
            <w:pPr>
              <w:rPr>
                <w:sz w:val="14"/>
              </w:rPr>
            </w:pPr>
            <w:r w:rsidRPr="00F763AB">
              <w:rPr>
                <w:sz w:val="14"/>
              </w:rPr>
              <w:t>98.34</w:t>
            </w:r>
          </w:p>
        </w:tc>
        <w:tc>
          <w:tcPr>
            <w:tcW w:w="620" w:type="dxa"/>
          </w:tcPr>
          <w:p w:rsidR="00F763AB" w:rsidRPr="00F763AB" w:rsidRDefault="00F763AB" w:rsidP="00F763AB">
            <w:pPr>
              <w:rPr>
                <w:sz w:val="14"/>
              </w:rPr>
            </w:pPr>
            <w:r w:rsidRPr="00F763AB">
              <w:rPr>
                <w:sz w:val="14"/>
              </w:rPr>
              <w:t>97.5</w:t>
            </w:r>
          </w:p>
        </w:tc>
      </w:tr>
      <w:tr w:rsidR="00F763AB" w:rsidRPr="00F763AB" w:rsidTr="00FC75B3">
        <w:tc>
          <w:tcPr>
            <w:tcW w:w="638" w:type="dxa"/>
          </w:tcPr>
          <w:p w:rsidR="00F763AB" w:rsidRPr="00B14B26" w:rsidRDefault="00F763AB" w:rsidP="00F763AB">
            <w:pPr>
              <w:rPr>
                <w:b/>
                <w:sz w:val="14"/>
              </w:rPr>
            </w:pPr>
            <w:r w:rsidRPr="00B14B26">
              <w:rPr>
                <w:b/>
                <w:sz w:val="14"/>
              </w:rPr>
              <w:t xml:space="preserve"> ROC AUC</w:t>
            </w:r>
          </w:p>
        </w:tc>
        <w:tc>
          <w:tcPr>
            <w:tcW w:w="604" w:type="dxa"/>
          </w:tcPr>
          <w:p w:rsidR="00F763AB" w:rsidRPr="00F763AB" w:rsidRDefault="00F763AB" w:rsidP="00F763AB">
            <w:pPr>
              <w:rPr>
                <w:sz w:val="14"/>
              </w:rPr>
            </w:pPr>
            <w:r w:rsidRPr="00F763AB">
              <w:rPr>
                <w:sz w:val="14"/>
              </w:rPr>
              <w:t>99.68</w:t>
            </w:r>
          </w:p>
        </w:tc>
        <w:tc>
          <w:tcPr>
            <w:tcW w:w="604" w:type="dxa"/>
          </w:tcPr>
          <w:p w:rsidR="00F763AB" w:rsidRPr="00F763AB" w:rsidRDefault="00F763AB" w:rsidP="00F763AB">
            <w:pPr>
              <w:rPr>
                <w:sz w:val="14"/>
              </w:rPr>
            </w:pPr>
            <w:r w:rsidRPr="00F763AB">
              <w:rPr>
                <w:sz w:val="14"/>
              </w:rPr>
              <w:t>99.68</w:t>
            </w:r>
          </w:p>
        </w:tc>
        <w:tc>
          <w:tcPr>
            <w:tcW w:w="604" w:type="dxa"/>
          </w:tcPr>
          <w:p w:rsidR="00F763AB" w:rsidRPr="00F763AB" w:rsidRDefault="00F763AB" w:rsidP="00F763AB">
            <w:pPr>
              <w:rPr>
                <w:sz w:val="14"/>
              </w:rPr>
            </w:pPr>
            <w:r w:rsidRPr="00F763AB">
              <w:rPr>
                <w:sz w:val="14"/>
              </w:rPr>
              <w:t>99.68</w:t>
            </w:r>
          </w:p>
        </w:tc>
        <w:tc>
          <w:tcPr>
            <w:tcW w:w="620" w:type="dxa"/>
          </w:tcPr>
          <w:p w:rsidR="00F763AB" w:rsidRPr="00F763AB" w:rsidRDefault="00F763AB" w:rsidP="00F763AB">
            <w:pPr>
              <w:rPr>
                <w:sz w:val="14"/>
              </w:rPr>
            </w:pPr>
            <w:r w:rsidRPr="00F763AB">
              <w:rPr>
                <w:sz w:val="14"/>
              </w:rPr>
              <w:t>99.74</w:t>
            </w:r>
          </w:p>
        </w:tc>
        <w:tc>
          <w:tcPr>
            <w:tcW w:w="620" w:type="dxa"/>
          </w:tcPr>
          <w:p w:rsidR="00F763AB" w:rsidRPr="00F763AB" w:rsidRDefault="00F763AB" w:rsidP="00F763AB">
            <w:pPr>
              <w:rPr>
                <w:sz w:val="14"/>
              </w:rPr>
            </w:pPr>
            <w:r w:rsidRPr="00F763AB">
              <w:rPr>
                <w:sz w:val="14"/>
              </w:rPr>
              <w:t>99.74</w:t>
            </w:r>
          </w:p>
        </w:tc>
        <w:tc>
          <w:tcPr>
            <w:tcW w:w="620" w:type="dxa"/>
          </w:tcPr>
          <w:p w:rsidR="00F763AB" w:rsidRPr="00F763AB" w:rsidRDefault="00F763AB" w:rsidP="00F763AB">
            <w:pPr>
              <w:rPr>
                <w:sz w:val="14"/>
              </w:rPr>
            </w:pPr>
            <w:r w:rsidRPr="00F763AB">
              <w:rPr>
                <w:sz w:val="14"/>
              </w:rPr>
              <w:t>99.74</w:t>
            </w:r>
          </w:p>
        </w:tc>
      </w:tr>
      <w:tr w:rsidR="00F763AB" w:rsidRPr="00F763AB" w:rsidTr="00FC75B3">
        <w:tc>
          <w:tcPr>
            <w:tcW w:w="638" w:type="dxa"/>
          </w:tcPr>
          <w:p w:rsidR="00F763AB" w:rsidRPr="00B14B26" w:rsidRDefault="00F763AB" w:rsidP="00F763AB">
            <w:pPr>
              <w:rPr>
                <w:b/>
                <w:sz w:val="14"/>
              </w:rPr>
            </w:pPr>
            <w:r w:rsidRPr="00B14B26">
              <w:rPr>
                <w:b/>
                <w:sz w:val="14"/>
              </w:rPr>
              <w:t>MCC</w:t>
            </w:r>
          </w:p>
        </w:tc>
        <w:tc>
          <w:tcPr>
            <w:tcW w:w="604" w:type="dxa"/>
          </w:tcPr>
          <w:p w:rsidR="00F763AB" w:rsidRPr="00F763AB" w:rsidRDefault="00F763AB" w:rsidP="00F763AB">
            <w:pPr>
              <w:rPr>
                <w:sz w:val="14"/>
              </w:rPr>
            </w:pPr>
            <w:r w:rsidRPr="00F763AB">
              <w:rPr>
                <w:sz w:val="14"/>
              </w:rPr>
              <w:t>99.55</w:t>
            </w:r>
          </w:p>
        </w:tc>
        <w:tc>
          <w:tcPr>
            <w:tcW w:w="604" w:type="dxa"/>
          </w:tcPr>
          <w:p w:rsidR="00F763AB" w:rsidRPr="00F763AB" w:rsidRDefault="00F763AB" w:rsidP="00F763AB">
            <w:pPr>
              <w:rPr>
                <w:sz w:val="14"/>
              </w:rPr>
            </w:pPr>
            <w:r w:rsidRPr="00F763AB">
              <w:rPr>
                <w:sz w:val="14"/>
              </w:rPr>
              <w:t>88.46</w:t>
            </w:r>
          </w:p>
        </w:tc>
        <w:tc>
          <w:tcPr>
            <w:tcW w:w="604" w:type="dxa"/>
          </w:tcPr>
          <w:p w:rsidR="00F763AB" w:rsidRPr="00F763AB" w:rsidRDefault="00F763AB" w:rsidP="00F763AB">
            <w:pPr>
              <w:rPr>
                <w:sz w:val="14"/>
              </w:rPr>
            </w:pPr>
            <w:r w:rsidRPr="00F763AB">
              <w:rPr>
                <w:sz w:val="14"/>
              </w:rPr>
              <w:t>39.84</w:t>
            </w:r>
          </w:p>
        </w:tc>
        <w:tc>
          <w:tcPr>
            <w:tcW w:w="620" w:type="dxa"/>
          </w:tcPr>
          <w:p w:rsidR="00F763AB" w:rsidRPr="00F763AB" w:rsidRDefault="00F763AB" w:rsidP="00F763AB">
            <w:pPr>
              <w:rPr>
                <w:sz w:val="14"/>
              </w:rPr>
            </w:pPr>
            <w:r w:rsidRPr="00F763AB">
              <w:rPr>
                <w:sz w:val="14"/>
              </w:rPr>
              <w:t>91.83</w:t>
            </w:r>
          </w:p>
        </w:tc>
        <w:tc>
          <w:tcPr>
            <w:tcW w:w="620" w:type="dxa"/>
          </w:tcPr>
          <w:p w:rsidR="00F763AB" w:rsidRPr="00F763AB" w:rsidRDefault="00F763AB" w:rsidP="00F763AB">
            <w:pPr>
              <w:rPr>
                <w:sz w:val="14"/>
              </w:rPr>
            </w:pPr>
            <w:r w:rsidRPr="00F763AB">
              <w:rPr>
                <w:sz w:val="14"/>
              </w:rPr>
              <w:t>90.76</w:t>
            </w:r>
          </w:p>
        </w:tc>
        <w:tc>
          <w:tcPr>
            <w:tcW w:w="620" w:type="dxa"/>
          </w:tcPr>
          <w:p w:rsidR="00F763AB" w:rsidRPr="00F763AB" w:rsidRDefault="00F763AB" w:rsidP="00F763AB">
            <w:pPr>
              <w:rPr>
                <w:sz w:val="14"/>
              </w:rPr>
            </w:pPr>
            <w:r w:rsidRPr="00F763AB">
              <w:rPr>
                <w:sz w:val="14"/>
              </w:rPr>
              <w:t>85.5</w:t>
            </w:r>
          </w:p>
        </w:tc>
      </w:tr>
    </w:tbl>
    <w:p w:rsidR="00F763AB" w:rsidRDefault="00F763AB" w:rsidP="00F763AB"/>
    <w:p w:rsidR="00F763AB" w:rsidRDefault="00F763AB" w:rsidP="00F763AB">
      <w:r>
        <w:t xml:space="preserve">Both Random Forest and </w:t>
      </w:r>
      <w:proofErr w:type="spellStart"/>
      <w:r>
        <w:t>XGBoost</w:t>
      </w:r>
      <w:proofErr w:type="spellEnd"/>
      <w:r>
        <w:t xml:space="preserve"> models achieve high accuracy, F1 score, recall, and precision at a threshold of 0.5. However, the performance of the Random Forest model drops significantly at higher thresholds (0.7 and 0.9), while </w:t>
      </w:r>
      <w:proofErr w:type="spellStart"/>
      <w:r>
        <w:t>XGBoost</w:t>
      </w:r>
      <w:proofErr w:type="spellEnd"/>
      <w:r>
        <w:t xml:space="preserve"> maintains a more consistent performance across all thresholds. This is reflected in the MCC metric, which shows a much sharper decline for Random Forest compared to </w:t>
      </w:r>
      <w:proofErr w:type="spellStart"/>
      <w:r>
        <w:t>XGBoost</w:t>
      </w:r>
      <w:proofErr w:type="spellEnd"/>
      <w:r>
        <w:t>.</w:t>
      </w:r>
    </w:p>
    <w:p w:rsidR="00F763AB" w:rsidRDefault="00F763AB" w:rsidP="00F763AB">
      <w:r>
        <w:t xml:space="preserve">Overall, </w:t>
      </w:r>
      <w:proofErr w:type="spellStart"/>
      <w:r>
        <w:t>XGBoost</w:t>
      </w:r>
      <w:proofErr w:type="spellEnd"/>
      <w:r>
        <w:t xml:space="preserve"> appears to be a more robust model, as it is less sensitive to the choice of the threshold and delivers consistently good performance across different thresholds. However, if a high true positive rate is critical and a higher false positive rate is acceptable, then the Random Forest model might be a good choice at a lower threshold. The ROC comparison of the models.</w:t>
      </w:r>
    </w:p>
    <w:p w:rsidR="00F763AB" w:rsidRPr="00F763AB" w:rsidRDefault="00F763AB" w:rsidP="00F763AB">
      <w:r w:rsidRPr="00AB73D0">
        <w:rPr>
          <w:rFonts w:ascii="Cambria" w:hAnsi="Cambria"/>
          <w:noProof/>
          <w:color w:val="000000"/>
          <w:szCs w:val="24"/>
        </w:rPr>
        <w:lastRenderedPageBreak/>
        <w:drawing>
          <wp:inline distT="0" distB="0" distL="0" distR="0" wp14:anchorId="63B604E6" wp14:editId="58E6CE9C">
            <wp:extent cx="2743200" cy="2201271"/>
            <wp:effectExtent l="0" t="0" r="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743200" cy="2201271"/>
                    </a:xfrm>
                    <a:prstGeom prst="rect">
                      <a:avLst/>
                    </a:prstGeom>
                  </pic:spPr>
                </pic:pic>
              </a:graphicData>
            </a:graphic>
          </wp:inline>
        </w:drawing>
      </w:r>
    </w:p>
    <w:p w:rsidR="005A1143" w:rsidRDefault="00F763AB" w:rsidP="005A1143">
      <w:pPr>
        <w:rPr>
          <w:b/>
        </w:rPr>
      </w:pPr>
      <w:r w:rsidRPr="00F763AB">
        <w:rPr>
          <w:b/>
        </w:rPr>
        <w:t>CONCLUSION</w:t>
      </w:r>
    </w:p>
    <w:p w:rsidR="00F763AB" w:rsidRDefault="00F763AB" w:rsidP="00F763AB">
      <w:r>
        <w:t xml:space="preserve">This study has demonstrated the feasibility and 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e superior performance of </w:t>
      </w:r>
      <w:proofErr w:type="spellStart"/>
      <w:r>
        <w:t>XGBoost</w:t>
      </w:r>
      <w:proofErr w:type="spellEnd"/>
      <w:r>
        <w:t xml:space="preserve"> across all evaluated metrics. While both models achieved high accuracy, precision, recall, and F1-score, </w:t>
      </w:r>
      <w:proofErr w:type="spellStart"/>
      <w:r>
        <w:t>XGBoost</w:t>
      </w:r>
      <w:proofErr w:type="spellEnd"/>
      <w:r>
        <w:t xml:space="preserve"> consistently outperformed Random Forest, particularly at higher thresholds. The significantly higher MCC value for </w:t>
      </w:r>
      <w:proofErr w:type="spellStart"/>
      <w:r>
        <w:t>XGBoost</w:t>
      </w:r>
      <w:proofErr w:type="spellEnd"/>
      <w:r>
        <w:t xml:space="preserve"> reinforces its superior predictive capability. </w:t>
      </w:r>
    </w:p>
    <w:p w:rsidR="00F763AB" w:rsidRDefault="00F763AB" w:rsidP="00F763AB">
      <w:r>
        <w:t xml:space="preserve">These findings suggest that </w:t>
      </w:r>
      <w:proofErr w:type="spellStart"/>
      <w:r>
        <w:t>XGBoost</w:t>
      </w:r>
      <w:proofErr w:type="spellEnd"/>
      <w:r>
        <w:t xml:space="preserve"> is a more robust and reliable model for transformer failure prediction. By effectively leveraging its strengths, utilities can significantly enhance grid reliability, optimize maintenance schedules, and reduce operational costs associated with unplanned outages. Future research should explore additional algorithms and incorporate a broader range of data sources to further enhance predictive model robustness and improve electrical grid operations.</w:t>
      </w:r>
    </w:p>
    <w:p w:rsidR="00B14B26" w:rsidRDefault="00B14B26" w:rsidP="00F763AB">
      <w:pPr>
        <w:rPr>
          <w:b/>
        </w:rPr>
      </w:pPr>
      <w:r w:rsidRPr="00B14B26">
        <w:rPr>
          <w:b/>
        </w:rPr>
        <w:t>REFERENCES</w:t>
      </w:r>
    </w:p>
    <w:sdt>
      <w:sdtPr>
        <w:tag w:val="MENDELEY_BIBLIOGRAPHY"/>
        <w:id w:val="586744858"/>
        <w:placeholder>
          <w:docPart w:val="BBB7E4E6530B4DD8907367512AE0925A"/>
        </w:placeholder>
      </w:sdtPr>
      <w:sdtContent>
        <w:p w:rsidR="00800167" w:rsidRDefault="00800167" w:rsidP="00800167">
          <w:pPr>
            <w:autoSpaceDE w:val="0"/>
            <w:autoSpaceDN w:val="0"/>
            <w:ind w:hanging="480"/>
            <w:rPr>
              <w:rFonts w:ascii="Times New Roman" w:eastAsia="Times New Roman" w:hAnsi="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rsidR="00800167" w:rsidRDefault="00800167" w:rsidP="00800167">
          <w:pPr>
            <w:autoSpaceDE w:val="0"/>
            <w:autoSpaceDN w:val="0"/>
            <w:ind w:hanging="480"/>
            <w:rPr>
              <w:rFonts w:eastAsia="Times New Roman"/>
              <w:szCs w:val="22"/>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rsidR="00800167" w:rsidRDefault="00800167" w:rsidP="0080016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rsidR="00800167" w:rsidRDefault="00800167" w:rsidP="0080016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rsidR="00800167" w:rsidRDefault="00800167" w:rsidP="0080016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rsidR="00800167" w:rsidRDefault="00800167" w:rsidP="0080016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rsidR="00800167" w:rsidRDefault="00800167" w:rsidP="0080016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rsidR="00800167" w:rsidRDefault="00800167" w:rsidP="00800167">
          <w:pPr>
            <w:autoSpaceDE w:val="0"/>
            <w:autoSpaceDN w:val="0"/>
            <w:ind w:hanging="480"/>
            <w:rPr>
              <w:rFonts w:eastAsia="Times New Roman"/>
            </w:rPr>
          </w:pPr>
          <w:proofErr w:type="spellStart"/>
          <w:r>
            <w:rPr>
              <w:rFonts w:eastAsia="Times New Roman"/>
            </w:rPr>
            <w:lastRenderedPageBreak/>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rsidR="00800167" w:rsidRDefault="00800167" w:rsidP="00800167">
          <w:pPr>
            <w:autoSpaceDE w:val="0"/>
            <w:autoSpaceDN w:val="0"/>
            <w:ind w:hanging="480"/>
            <w:rPr>
              <w:rFonts w:eastAsia="Times New Roman"/>
            </w:rPr>
          </w:pPr>
          <w:proofErr w:type="spellStart"/>
          <w:r>
            <w:rPr>
              <w:rFonts w:eastAsia="Times New Roman"/>
            </w:rPr>
            <w:t>Coand</w:t>
          </w:r>
          <w:r>
            <w:rPr>
              <w:rFonts w:ascii="Cambria" w:eastAsia="Times New Roman" w:hAnsi="Cambria" w:cs="Cambria"/>
            </w:rPr>
            <w:t>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rsidR="00800167" w:rsidRDefault="00800167" w:rsidP="0080016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rsidR="00800167" w:rsidRDefault="00800167" w:rsidP="0080016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rsidR="00800167" w:rsidRDefault="00800167" w:rsidP="0080016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rsidR="00800167" w:rsidRDefault="00800167" w:rsidP="0080016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rsidR="00800167" w:rsidRDefault="00800167" w:rsidP="0080016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rsidR="00800167" w:rsidRDefault="00800167" w:rsidP="0080016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rsidR="00800167" w:rsidRDefault="00800167" w:rsidP="0080016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rsidR="00800167" w:rsidRDefault="00800167" w:rsidP="00800167">
          <w:pPr>
            <w:autoSpaceDE w:val="0"/>
            <w:autoSpaceDN w:val="0"/>
            <w:ind w:hanging="480"/>
            <w:rPr>
              <w:rFonts w:eastAsia="Times New Roman"/>
            </w:rPr>
          </w:pPr>
          <w:r>
            <w:rPr>
              <w:rFonts w:eastAsia="Times New Roman"/>
            </w:rPr>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rsidR="00800167" w:rsidRDefault="00800167" w:rsidP="0080016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rsidR="00800167" w:rsidRDefault="00800167" w:rsidP="0080016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rsidR="00800167" w:rsidRDefault="00800167" w:rsidP="0080016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rsidR="00800167" w:rsidRDefault="00800167" w:rsidP="0080016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rsidR="00800167" w:rsidRDefault="00800167" w:rsidP="0080016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w:t>
          </w:r>
          <w:r>
            <w:rPr>
              <w:rFonts w:ascii="Times New Roman" w:eastAsia="Times New Roman" w:hAnsi="Times New Roman"/>
              <w:i/>
              <w:iCs/>
            </w:rPr>
            <w:t> </w:t>
          </w:r>
          <w:r>
            <w:rPr>
              <w:rFonts w:eastAsia="Times New Roman"/>
              <w:i/>
              <w:iCs/>
            </w:rPr>
            <w:t>:</w:t>
          </w:r>
          <w:proofErr w:type="gramEnd"/>
          <w:r>
            <w:rPr>
              <w:rFonts w:eastAsia="Times New Roman"/>
              <w:i/>
              <w:iCs/>
            </w:rPr>
            <w:t xml:space="preserve"> proceedings</w:t>
          </w:r>
          <w:r>
            <w:rPr>
              <w:rFonts w:ascii="Times New Roman" w:eastAsia="Times New Roman" w:hAnsi="Times New Roman"/>
              <w:i/>
              <w:iCs/>
            </w:rPr>
            <w:t> </w:t>
          </w:r>
          <w:r>
            <w:rPr>
              <w:rFonts w:eastAsia="Times New Roman"/>
              <w:i/>
              <w:iCs/>
            </w:rPr>
            <w:t>: 17-19 September 2018, Tianjin, China</w:t>
          </w:r>
          <w:r>
            <w:rPr>
              <w:rFonts w:eastAsia="Times New Roman"/>
            </w:rPr>
            <w:t>.</w:t>
          </w:r>
        </w:p>
        <w:p w:rsidR="00800167" w:rsidRDefault="00800167" w:rsidP="00800167">
          <w:pPr>
            <w:autoSpaceDE w:val="0"/>
            <w:autoSpaceDN w:val="0"/>
            <w:ind w:hanging="480"/>
            <w:rPr>
              <w:rFonts w:eastAsia="Times New Roman"/>
            </w:rPr>
          </w:pPr>
          <w:r>
            <w:rPr>
              <w:rFonts w:eastAsia="Times New Roman"/>
            </w:rPr>
            <w:lastRenderedPageBreak/>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China International Conference on Electricity </w:t>
          </w:r>
          <w:proofErr w:type="gramStart"/>
          <w:r>
            <w:rPr>
              <w:rFonts w:eastAsia="Times New Roman"/>
              <w:i/>
              <w:iCs/>
            </w:rPr>
            <w:t>Distribution</w:t>
          </w:r>
          <w:r>
            <w:rPr>
              <w:rFonts w:ascii="Times New Roman" w:eastAsia="Times New Roman" w:hAnsi="Times New Roman"/>
              <w:i/>
              <w:iCs/>
            </w:rPr>
            <w:t> </w:t>
          </w:r>
          <w:r>
            <w:rPr>
              <w:rFonts w:eastAsia="Times New Roman"/>
              <w:i/>
              <w:iCs/>
            </w:rPr>
            <w:t>:</w:t>
          </w:r>
          <w:proofErr w:type="gramEnd"/>
          <w:r>
            <w:rPr>
              <w:rFonts w:eastAsia="Times New Roman"/>
              <w:i/>
              <w:iCs/>
            </w:rPr>
            <w:t xml:space="preserve"> proceedings</w:t>
          </w:r>
          <w:r>
            <w:rPr>
              <w:rFonts w:ascii="Times New Roman" w:eastAsia="Times New Roman" w:hAnsi="Times New Roman"/>
              <w:i/>
              <w:iCs/>
            </w:rPr>
            <w:t> </w:t>
          </w:r>
          <w:r>
            <w:rPr>
              <w:rFonts w:eastAsia="Times New Roman"/>
              <w:i/>
              <w:iCs/>
            </w:rPr>
            <w:t>: 17-19 September 2018, Tianjin, China</w:t>
          </w:r>
          <w:r>
            <w:rPr>
              <w:rFonts w:eastAsia="Times New Roman"/>
            </w:rPr>
            <w:t>.</w:t>
          </w:r>
        </w:p>
        <w:p w:rsidR="00800167" w:rsidRDefault="00800167" w:rsidP="0080016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rsidR="00800167" w:rsidRDefault="00800167" w:rsidP="0080016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1" w:history="1">
            <w:r>
              <w:rPr>
                <w:rStyle w:val="Hyperlink"/>
                <w:rFonts w:eastAsia="Times New Roman"/>
              </w:rPr>
              <w:t>https://doi.org/10.1088/1757-899X/490/7/072062</w:t>
            </w:r>
          </w:hyperlink>
        </w:p>
        <w:p w:rsidR="00800167" w:rsidRDefault="00800167" w:rsidP="00800167">
          <w:pPr>
            <w:widowControl w:val="0"/>
            <w:autoSpaceDE w:val="0"/>
            <w:autoSpaceDN w:val="0"/>
            <w:adjustRightInd w:val="0"/>
            <w:ind w:left="480" w:hanging="480"/>
            <w:rPr>
              <w:noProof/>
              <w:szCs w:val="24"/>
            </w:rPr>
          </w:pPr>
          <w:r>
            <w:rPr>
              <w:rFonts w:eastAsia="Times New Roman"/>
              <w:b/>
            </w:rPr>
            <w:fldChar w:fldCharType="begin" w:fldLock="1"/>
          </w:r>
          <w:r>
            <w:rPr>
              <w:rFonts w:eastAsia="Times New Roman"/>
              <w:b/>
            </w:rPr>
            <w:instrText xml:space="preserve">ADDIN Mendeley Bibliography CSL_BIBLIOGRAPHY </w:instrText>
          </w:r>
          <w:r>
            <w:rPr>
              <w:rFonts w:eastAsia="Times New Roman"/>
              <w:b/>
            </w:rPr>
            <w:fldChar w:fldCharType="separate"/>
          </w:r>
          <w:r>
            <w:rPr>
              <w:noProof/>
              <w:szCs w:val="24"/>
            </w:rPr>
            <w:t xml:space="preserve">Python Software Foundation. (2024). </w:t>
          </w:r>
          <w:r>
            <w:rPr>
              <w:i/>
              <w:iCs/>
              <w:noProof/>
              <w:szCs w:val="24"/>
            </w:rPr>
            <w:t>Scikit-learn Documentation</w:t>
          </w:r>
          <w:r>
            <w:rPr>
              <w:noProof/>
              <w:szCs w:val="24"/>
            </w:rPr>
            <w:t>. Https://Www.Python.Org/Doc/Essays/Blurb/. https://www.python.org/doc/</w:t>
          </w:r>
        </w:p>
        <w:p w:rsidR="00800167" w:rsidRDefault="00800167" w:rsidP="00800167">
          <w:pPr>
            <w:widowControl w:val="0"/>
            <w:autoSpaceDE w:val="0"/>
            <w:autoSpaceDN w:val="0"/>
            <w:adjustRightInd w:val="0"/>
            <w:ind w:left="480" w:hanging="480"/>
            <w:rPr>
              <w:noProof/>
              <w:szCs w:val="22"/>
            </w:rPr>
          </w:pPr>
          <w:r>
            <w:rPr>
              <w:noProof/>
              <w:szCs w:val="24"/>
            </w:rPr>
            <w:t xml:space="preserve">W3schools. (2024). </w:t>
          </w:r>
          <w:r>
            <w:rPr>
              <w:i/>
              <w:iCs/>
              <w:noProof/>
              <w:szCs w:val="24"/>
            </w:rPr>
            <w:t>W3schools</w:t>
          </w:r>
          <w:r>
            <w:rPr>
              <w:noProof/>
              <w:szCs w:val="24"/>
            </w:rPr>
            <w:t>. https://www.w3schools.com/python/python_intro.asp</w:t>
          </w:r>
        </w:p>
        <w:p w:rsidR="00800167" w:rsidRDefault="00800167" w:rsidP="00800167">
          <w:pPr>
            <w:autoSpaceDE w:val="0"/>
            <w:autoSpaceDN w:val="0"/>
          </w:pPr>
          <w:r>
            <w:rPr>
              <w:rFonts w:eastAsia="Times New Roman"/>
            </w:rPr>
            <w:fldChar w:fldCharType="end"/>
          </w:r>
        </w:p>
      </w:sdtContent>
    </w:sdt>
    <w:p w:rsidR="00800167" w:rsidRPr="00B14B26" w:rsidRDefault="00800167" w:rsidP="00F763AB">
      <w:pPr>
        <w:rPr>
          <w:b/>
        </w:rPr>
      </w:pPr>
    </w:p>
    <w:sectPr w:rsidR="00800167" w:rsidRPr="00B14B26" w:rsidSect="00800167">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091A65"/>
    <w:multiLevelType w:val="hybridMultilevel"/>
    <w:tmpl w:val="7228088C"/>
    <w:lvl w:ilvl="0" w:tplc="800E3396">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59135A"/>
    <w:multiLevelType w:val="hybridMultilevel"/>
    <w:tmpl w:val="3850B10E"/>
    <w:lvl w:ilvl="0" w:tplc="800E3396">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1DF"/>
    <w:rsid w:val="00002B51"/>
    <w:rsid w:val="0000455A"/>
    <w:rsid w:val="00006708"/>
    <w:rsid w:val="00052F45"/>
    <w:rsid w:val="00056B2E"/>
    <w:rsid w:val="00095CDE"/>
    <w:rsid w:val="000B479A"/>
    <w:rsid w:val="00133982"/>
    <w:rsid w:val="00134BB7"/>
    <w:rsid w:val="001560DD"/>
    <w:rsid w:val="001A6DDD"/>
    <w:rsid w:val="002F569C"/>
    <w:rsid w:val="00397A16"/>
    <w:rsid w:val="003A0C41"/>
    <w:rsid w:val="003D6230"/>
    <w:rsid w:val="00415C72"/>
    <w:rsid w:val="00456413"/>
    <w:rsid w:val="00463BB4"/>
    <w:rsid w:val="00484A6A"/>
    <w:rsid w:val="00531F95"/>
    <w:rsid w:val="005A1143"/>
    <w:rsid w:val="005E562B"/>
    <w:rsid w:val="00631121"/>
    <w:rsid w:val="006647DB"/>
    <w:rsid w:val="00786D51"/>
    <w:rsid w:val="007B51DF"/>
    <w:rsid w:val="00800167"/>
    <w:rsid w:val="00893354"/>
    <w:rsid w:val="00925418"/>
    <w:rsid w:val="00960526"/>
    <w:rsid w:val="009D53D3"/>
    <w:rsid w:val="00A27C03"/>
    <w:rsid w:val="00A52CA7"/>
    <w:rsid w:val="00B14B26"/>
    <w:rsid w:val="00B9271A"/>
    <w:rsid w:val="00BC2C0F"/>
    <w:rsid w:val="00BC7E80"/>
    <w:rsid w:val="00C06D2B"/>
    <w:rsid w:val="00C74E52"/>
    <w:rsid w:val="00CD3750"/>
    <w:rsid w:val="00DB2BFA"/>
    <w:rsid w:val="00F17D0F"/>
    <w:rsid w:val="00F763AB"/>
    <w:rsid w:val="00F846BE"/>
    <w:rsid w:val="00FC75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B6D92"/>
  <w15:chartTrackingRefBased/>
  <w15:docId w15:val="{0F07AC72-4C12-4CFE-854B-AAC7F72D9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A6A"/>
    <w:pPr>
      <w:spacing w:line="240" w:lineRule="auto"/>
      <w:jc w:val="both"/>
    </w:pPr>
    <w:rPr>
      <w:rFonts w:ascii="Palatino Linotype" w:hAnsi="Palatino Linotype" w:cs="Times New Roman"/>
      <w:sz w:val="20"/>
      <w:szCs w:val="20"/>
    </w:rPr>
  </w:style>
  <w:style w:type="paragraph" w:styleId="Heading3">
    <w:name w:val="heading 3"/>
    <w:basedOn w:val="Normal"/>
    <w:next w:val="Normal"/>
    <w:link w:val="Heading3Char"/>
    <w:uiPriority w:val="9"/>
    <w:unhideWhenUsed/>
    <w:qFormat/>
    <w:rsid w:val="003A0C41"/>
    <w:pPr>
      <w:keepNext/>
      <w:keepLines/>
      <w:numPr>
        <w:numId w:val="2"/>
      </w:numPr>
      <w:spacing w:before="40" w:after="0" w:line="480" w:lineRule="auto"/>
      <w:ind w:left="450"/>
      <w:outlineLvl w:val="2"/>
    </w:pPr>
    <w:rPr>
      <w:rFonts w:ascii="Times New Roman" w:eastAsiaTheme="majorEastAsia"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51DF"/>
    <w:rPr>
      <w:color w:val="0563C1" w:themeColor="hyperlink"/>
      <w:u w:val="single"/>
    </w:rPr>
  </w:style>
  <w:style w:type="paragraph" w:styleId="Caption">
    <w:name w:val="caption"/>
    <w:basedOn w:val="Normal"/>
    <w:next w:val="Normal"/>
    <w:uiPriority w:val="35"/>
    <w:unhideWhenUsed/>
    <w:qFormat/>
    <w:rsid w:val="00F846BE"/>
    <w:pPr>
      <w:spacing w:after="200"/>
      <w:jc w:val="center"/>
    </w:pPr>
    <w:rPr>
      <w:b/>
      <w:iCs/>
      <w:szCs w:val="22"/>
    </w:rPr>
  </w:style>
  <w:style w:type="paragraph" w:styleId="ListParagraph">
    <w:name w:val="List Paragraph"/>
    <w:basedOn w:val="Normal"/>
    <w:uiPriority w:val="34"/>
    <w:qFormat/>
    <w:rsid w:val="007B51DF"/>
    <w:pPr>
      <w:spacing w:line="480" w:lineRule="auto"/>
      <w:ind w:left="720"/>
      <w:contextualSpacing/>
    </w:pPr>
    <w:rPr>
      <w:rFonts w:ascii="Times New Roman" w:hAnsi="Times New Roman"/>
      <w:sz w:val="24"/>
      <w:szCs w:val="22"/>
    </w:rPr>
  </w:style>
  <w:style w:type="character" w:customStyle="1" w:styleId="mord">
    <w:name w:val="mord"/>
    <w:basedOn w:val="DefaultParagraphFont"/>
    <w:rsid w:val="007B51DF"/>
  </w:style>
  <w:style w:type="character" w:customStyle="1" w:styleId="mopen">
    <w:name w:val="mopen"/>
    <w:basedOn w:val="DefaultParagraphFont"/>
    <w:rsid w:val="007B51DF"/>
  </w:style>
  <w:style w:type="character" w:customStyle="1" w:styleId="mclose">
    <w:name w:val="mclose"/>
    <w:basedOn w:val="DefaultParagraphFont"/>
    <w:rsid w:val="007B51DF"/>
  </w:style>
  <w:style w:type="character" w:customStyle="1" w:styleId="vlist-s">
    <w:name w:val="vlist-s"/>
    <w:basedOn w:val="DefaultParagraphFont"/>
    <w:rsid w:val="007B51DF"/>
  </w:style>
  <w:style w:type="table" w:styleId="TableGrid">
    <w:name w:val="Table Grid"/>
    <w:basedOn w:val="TableNormal"/>
    <w:uiPriority w:val="39"/>
    <w:rsid w:val="007B51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B51D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7B51DF"/>
    <w:rPr>
      <w:b/>
      <w:bCs/>
    </w:rPr>
  </w:style>
  <w:style w:type="character" w:customStyle="1" w:styleId="fontstyle01">
    <w:name w:val="fontstyle01"/>
    <w:basedOn w:val="DefaultParagraphFont"/>
    <w:rsid w:val="00056B2E"/>
    <w:rPr>
      <w:rFonts w:ascii="TimesNewRomanPSMT" w:hAnsi="TimesNewRomanPSMT" w:hint="default"/>
      <w:b w:val="0"/>
      <w:bCs w:val="0"/>
      <w:i w:val="0"/>
      <w:iCs w:val="0"/>
      <w:color w:val="000000"/>
      <w:sz w:val="24"/>
      <w:szCs w:val="24"/>
    </w:rPr>
  </w:style>
  <w:style w:type="character" w:customStyle="1" w:styleId="Heading3Char">
    <w:name w:val="Heading 3 Char"/>
    <w:basedOn w:val="DefaultParagraphFont"/>
    <w:link w:val="Heading3"/>
    <w:uiPriority w:val="9"/>
    <w:rsid w:val="003A0C41"/>
    <w:rPr>
      <w:rFonts w:ascii="Times New Roman" w:eastAsiaTheme="majorEastAsia" w:hAnsi="Times New Roman" w:cs="Times New Roman"/>
      <w:b/>
      <w:sz w:val="24"/>
      <w:szCs w:val="24"/>
    </w:rPr>
  </w:style>
  <w:style w:type="character" w:styleId="PlaceholderText">
    <w:name w:val="Placeholder Text"/>
    <w:basedOn w:val="DefaultParagraphFont"/>
    <w:uiPriority w:val="99"/>
    <w:semiHidden/>
    <w:rsid w:val="00052F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051545">
      <w:bodyDiv w:val="1"/>
      <w:marLeft w:val="0"/>
      <w:marRight w:val="0"/>
      <w:marTop w:val="0"/>
      <w:marBottom w:val="0"/>
      <w:divBdr>
        <w:top w:val="none" w:sz="0" w:space="0" w:color="auto"/>
        <w:left w:val="none" w:sz="0" w:space="0" w:color="auto"/>
        <w:bottom w:val="none" w:sz="0" w:space="0" w:color="auto"/>
        <w:right w:val="none" w:sz="0" w:space="0" w:color="auto"/>
      </w:divBdr>
    </w:div>
    <w:div w:id="1112702765">
      <w:bodyDiv w:val="1"/>
      <w:marLeft w:val="0"/>
      <w:marRight w:val="0"/>
      <w:marTop w:val="0"/>
      <w:marBottom w:val="0"/>
      <w:divBdr>
        <w:top w:val="none" w:sz="0" w:space="0" w:color="auto"/>
        <w:left w:val="none" w:sz="0" w:space="0" w:color="auto"/>
        <w:bottom w:val="none" w:sz="0" w:space="0" w:color="auto"/>
        <w:right w:val="none" w:sz="0" w:space="0" w:color="auto"/>
      </w:divBdr>
    </w:div>
    <w:div w:id="1383290200">
      <w:bodyDiv w:val="1"/>
      <w:marLeft w:val="0"/>
      <w:marRight w:val="0"/>
      <w:marTop w:val="0"/>
      <w:marBottom w:val="0"/>
      <w:divBdr>
        <w:top w:val="none" w:sz="0" w:space="0" w:color="auto"/>
        <w:left w:val="none" w:sz="0" w:space="0" w:color="auto"/>
        <w:bottom w:val="none" w:sz="0" w:space="0" w:color="auto"/>
        <w:right w:val="none" w:sz="0" w:space="0" w:color="auto"/>
      </w:divBdr>
    </w:div>
    <w:div w:id="1427311562">
      <w:bodyDiv w:val="1"/>
      <w:marLeft w:val="0"/>
      <w:marRight w:val="0"/>
      <w:marTop w:val="0"/>
      <w:marBottom w:val="0"/>
      <w:divBdr>
        <w:top w:val="none" w:sz="0" w:space="0" w:color="auto"/>
        <w:left w:val="none" w:sz="0" w:space="0" w:color="auto"/>
        <w:bottom w:val="none" w:sz="0" w:space="0" w:color="auto"/>
        <w:right w:val="none" w:sz="0" w:space="0" w:color="auto"/>
      </w:divBdr>
      <w:divsChild>
        <w:div w:id="1249926676">
          <w:marLeft w:val="0"/>
          <w:marRight w:val="0"/>
          <w:marTop w:val="0"/>
          <w:marBottom w:val="0"/>
          <w:divBdr>
            <w:top w:val="none" w:sz="0" w:space="0" w:color="auto"/>
            <w:left w:val="none" w:sz="0" w:space="0" w:color="auto"/>
            <w:bottom w:val="none" w:sz="0" w:space="0" w:color="auto"/>
            <w:right w:val="none" w:sz="0" w:space="0" w:color="auto"/>
          </w:divBdr>
          <w:divsChild>
            <w:div w:id="1562668088">
              <w:marLeft w:val="0"/>
              <w:marRight w:val="0"/>
              <w:marTop w:val="0"/>
              <w:marBottom w:val="0"/>
              <w:divBdr>
                <w:top w:val="none" w:sz="0" w:space="0" w:color="auto"/>
                <w:left w:val="none" w:sz="0" w:space="0" w:color="auto"/>
                <w:bottom w:val="none" w:sz="0" w:space="0" w:color="auto"/>
                <w:right w:val="none" w:sz="0" w:space="0" w:color="auto"/>
              </w:divBdr>
              <w:divsChild>
                <w:div w:id="132890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hyperlink" Target="https://doi.org/10.1088/1757-899X/490/7/072062" TargetMode="External"/><Relationship Id="rId1" Type="http://schemas.openxmlformats.org/officeDocument/2006/relationships/customXml" Target="../customXml/item1.xml"/><Relationship Id="rId6" Type="http://schemas.openxmlformats.org/officeDocument/2006/relationships/hyperlink" Target="mailto:Remaxi135@gmail.com"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glossaryDocument" Target="glossary/document.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D4A900E8E124A94A9632A7DD4F04C38"/>
        <w:category>
          <w:name w:val="General"/>
          <w:gallery w:val="placeholder"/>
        </w:category>
        <w:types>
          <w:type w:val="bbPlcHdr"/>
        </w:types>
        <w:behaviors>
          <w:behavior w:val="content"/>
        </w:behaviors>
        <w:guid w:val="{352D611E-708C-400E-A289-56E5462C48B1}"/>
      </w:docPartPr>
      <w:docPartBody>
        <w:p w:rsidR="003D7A7A" w:rsidRDefault="003D7A7A" w:rsidP="003D7A7A">
          <w:pPr>
            <w:pStyle w:val="1D4A900E8E124A94A9632A7DD4F04C38"/>
          </w:pPr>
          <w:r w:rsidRPr="00783237">
            <w:rPr>
              <w:rStyle w:val="PlaceholderText"/>
            </w:rPr>
            <w:t>Click or tap here to enter text.</w:t>
          </w:r>
        </w:p>
      </w:docPartBody>
    </w:docPart>
    <w:docPart>
      <w:docPartPr>
        <w:name w:val="1C28F40347794E16A5F00CA54389B0F8"/>
        <w:category>
          <w:name w:val="General"/>
          <w:gallery w:val="placeholder"/>
        </w:category>
        <w:types>
          <w:type w:val="bbPlcHdr"/>
        </w:types>
        <w:behaviors>
          <w:behavior w:val="content"/>
        </w:behaviors>
        <w:guid w:val="{D5D5774E-2744-4365-B822-CB166032BE53}"/>
      </w:docPartPr>
      <w:docPartBody>
        <w:p w:rsidR="003D7A7A" w:rsidRDefault="003D7A7A" w:rsidP="003D7A7A">
          <w:pPr>
            <w:pStyle w:val="1C28F40347794E16A5F00CA54389B0F8"/>
          </w:pPr>
          <w:r w:rsidRPr="00783237">
            <w:rPr>
              <w:rStyle w:val="PlaceholderText"/>
            </w:rPr>
            <w:t>Click or tap here to enter text.</w:t>
          </w:r>
        </w:p>
      </w:docPartBody>
    </w:docPart>
    <w:docPart>
      <w:docPartPr>
        <w:name w:val="8C2E547FD24C43618B252203136CDDC5"/>
        <w:category>
          <w:name w:val="General"/>
          <w:gallery w:val="placeholder"/>
        </w:category>
        <w:types>
          <w:type w:val="bbPlcHdr"/>
        </w:types>
        <w:behaviors>
          <w:behavior w:val="content"/>
        </w:behaviors>
        <w:guid w:val="{53885EDF-17BC-4F14-9C50-B4E24F264E1F}"/>
      </w:docPartPr>
      <w:docPartBody>
        <w:p w:rsidR="003D7A7A" w:rsidRDefault="003D7A7A" w:rsidP="003D7A7A">
          <w:pPr>
            <w:pStyle w:val="8C2E547FD24C43618B252203136CDDC5"/>
          </w:pPr>
          <w:r w:rsidRPr="00783237">
            <w:rPr>
              <w:rStyle w:val="PlaceholderText"/>
            </w:rPr>
            <w:t>Click or tap here to enter text.</w:t>
          </w:r>
        </w:p>
      </w:docPartBody>
    </w:docPart>
    <w:docPart>
      <w:docPartPr>
        <w:name w:val="1AB1D20D7FCC4ECBB0FA7AE351A24130"/>
        <w:category>
          <w:name w:val="General"/>
          <w:gallery w:val="placeholder"/>
        </w:category>
        <w:types>
          <w:type w:val="bbPlcHdr"/>
        </w:types>
        <w:behaviors>
          <w:behavior w:val="content"/>
        </w:behaviors>
        <w:guid w:val="{319D9568-B9EC-4E16-8FDF-3EAD22AAC678}"/>
      </w:docPartPr>
      <w:docPartBody>
        <w:p w:rsidR="003D7A7A" w:rsidRDefault="003D7A7A" w:rsidP="003D7A7A">
          <w:pPr>
            <w:pStyle w:val="1AB1D20D7FCC4ECBB0FA7AE351A24130"/>
          </w:pPr>
          <w:r w:rsidRPr="00783237">
            <w:rPr>
              <w:rStyle w:val="PlaceholderText"/>
            </w:rPr>
            <w:t>Click or tap here to enter text.</w:t>
          </w:r>
        </w:p>
      </w:docPartBody>
    </w:docPart>
    <w:docPart>
      <w:docPartPr>
        <w:name w:val="0B17E791E4A54E36A01341B44C9EDC58"/>
        <w:category>
          <w:name w:val="General"/>
          <w:gallery w:val="placeholder"/>
        </w:category>
        <w:types>
          <w:type w:val="bbPlcHdr"/>
        </w:types>
        <w:behaviors>
          <w:behavior w:val="content"/>
        </w:behaviors>
        <w:guid w:val="{D219A107-0562-4A77-8F7C-0E9B03C0202D}"/>
      </w:docPartPr>
      <w:docPartBody>
        <w:p w:rsidR="007364DD" w:rsidRDefault="003D7A7A" w:rsidP="003D7A7A">
          <w:pPr>
            <w:pStyle w:val="0B17E791E4A54E36A01341B44C9EDC58"/>
          </w:pPr>
          <w:r w:rsidRPr="00F73255">
            <w:rPr>
              <w:rStyle w:val="PlaceholderText"/>
            </w:rPr>
            <w:t>Click or tap here to enter text.</w:t>
          </w:r>
        </w:p>
      </w:docPartBody>
    </w:docPart>
    <w:docPart>
      <w:docPartPr>
        <w:name w:val="4C9686497EE948AD93DBF023E0F4756F"/>
        <w:category>
          <w:name w:val="General"/>
          <w:gallery w:val="placeholder"/>
        </w:category>
        <w:types>
          <w:type w:val="bbPlcHdr"/>
        </w:types>
        <w:behaviors>
          <w:behavior w:val="content"/>
        </w:behaviors>
        <w:guid w:val="{E7AA3866-B383-4348-9876-6C2A81911BD5}"/>
      </w:docPartPr>
      <w:docPartBody>
        <w:p w:rsidR="008F1BEF" w:rsidRDefault="007364DD" w:rsidP="007364DD">
          <w:pPr>
            <w:pStyle w:val="4C9686497EE948AD93DBF023E0F4756F"/>
          </w:pPr>
          <w:r w:rsidRPr="00F73255">
            <w:rPr>
              <w:rStyle w:val="PlaceholderText"/>
            </w:rPr>
            <w:t>Click or tap here to enter text.</w:t>
          </w:r>
        </w:p>
      </w:docPartBody>
    </w:docPart>
    <w:docPart>
      <w:docPartPr>
        <w:name w:val="8CD0C736CBE1483380BACD1433B54A88"/>
        <w:category>
          <w:name w:val="General"/>
          <w:gallery w:val="placeholder"/>
        </w:category>
        <w:types>
          <w:type w:val="bbPlcHdr"/>
        </w:types>
        <w:behaviors>
          <w:behavior w:val="content"/>
        </w:behaviors>
        <w:guid w:val="{7262825F-D522-488F-83F9-1A5038E617A5}"/>
      </w:docPartPr>
      <w:docPartBody>
        <w:p w:rsidR="008F1BEF" w:rsidRDefault="008F1BEF" w:rsidP="008F1BEF">
          <w:pPr>
            <w:pStyle w:val="8CD0C736CBE1483380BACD1433B54A88"/>
          </w:pPr>
          <w:r w:rsidRPr="00F73255">
            <w:rPr>
              <w:rStyle w:val="PlaceholderText"/>
            </w:rPr>
            <w:t>Click or tap here to enter text.</w:t>
          </w:r>
        </w:p>
      </w:docPartBody>
    </w:docPart>
    <w:docPart>
      <w:docPartPr>
        <w:name w:val="5F8B62649FC3488D970794FECBCDAEE5"/>
        <w:category>
          <w:name w:val="General"/>
          <w:gallery w:val="placeholder"/>
        </w:category>
        <w:types>
          <w:type w:val="bbPlcHdr"/>
        </w:types>
        <w:behaviors>
          <w:behavior w:val="content"/>
        </w:behaviors>
        <w:guid w:val="{A65275E4-3FEE-495A-8161-43AF787815C4}"/>
      </w:docPartPr>
      <w:docPartBody>
        <w:p w:rsidR="008F1BEF" w:rsidRDefault="008F1BEF" w:rsidP="008F1BEF">
          <w:pPr>
            <w:pStyle w:val="5F8B62649FC3488D970794FECBCDAEE5"/>
          </w:pPr>
          <w:r w:rsidRPr="00F73255">
            <w:rPr>
              <w:rStyle w:val="PlaceholderText"/>
            </w:rPr>
            <w:t>Click or tap here to enter text.</w:t>
          </w:r>
        </w:p>
      </w:docPartBody>
    </w:docPart>
    <w:docPart>
      <w:docPartPr>
        <w:name w:val="DF89ED50CB7549149C47B7B260AA7681"/>
        <w:category>
          <w:name w:val="General"/>
          <w:gallery w:val="placeholder"/>
        </w:category>
        <w:types>
          <w:type w:val="bbPlcHdr"/>
        </w:types>
        <w:behaviors>
          <w:behavior w:val="content"/>
        </w:behaviors>
        <w:guid w:val="{E8D7C6DF-D2AF-419B-86B7-782769C1772B}"/>
      </w:docPartPr>
      <w:docPartBody>
        <w:p w:rsidR="008F1BEF" w:rsidRDefault="008F1BEF" w:rsidP="008F1BEF">
          <w:pPr>
            <w:pStyle w:val="DF89ED50CB7549149C47B7B260AA7681"/>
          </w:pPr>
          <w:r w:rsidRPr="00F73255">
            <w:rPr>
              <w:rStyle w:val="PlaceholderText"/>
            </w:rPr>
            <w:t>Click or tap here to enter text.</w:t>
          </w:r>
        </w:p>
      </w:docPartBody>
    </w:docPart>
    <w:docPart>
      <w:docPartPr>
        <w:name w:val="BBB7E4E6530B4DD8907367512AE0925A"/>
        <w:category>
          <w:name w:val="General"/>
          <w:gallery w:val="placeholder"/>
        </w:category>
        <w:types>
          <w:type w:val="bbPlcHdr"/>
        </w:types>
        <w:behaviors>
          <w:behavior w:val="content"/>
        </w:behaviors>
        <w:guid w:val="{85D007A9-5097-4228-AD6D-F7051D38C9EA}"/>
      </w:docPartPr>
      <w:docPartBody>
        <w:p w:rsidR="00000000" w:rsidRDefault="002708CD" w:rsidP="002708CD">
          <w:pPr>
            <w:pStyle w:val="BBB7E4E6530B4DD8907367512AE0925A"/>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A7A"/>
    <w:rsid w:val="002708CD"/>
    <w:rsid w:val="003D7A7A"/>
    <w:rsid w:val="007364DD"/>
    <w:rsid w:val="008F1BEF"/>
    <w:rsid w:val="00D704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08CD"/>
  </w:style>
  <w:style w:type="paragraph" w:customStyle="1" w:styleId="57433C9E72CC481982820AC4FFC878E4">
    <w:name w:val="57433C9E72CC481982820AC4FFC878E4"/>
    <w:rsid w:val="003D7A7A"/>
  </w:style>
  <w:style w:type="paragraph" w:customStyle="1" w:styleId="26A2A809364140F6B3275E13443309A1">
    <w:name w:val="26A2A809364140F6B3275E13443309A1"/>
    <w:rsid w:val="003D7A7A"/>
  </w:style>
  <w:style w:type="paragraph" w:customStyle="1" w:styleId="FDAB598AE1FC4CC997FCFDFF7E9C41C3">
    <w:name w:val="FDAB598AE1FC4CC997FCFDFF7E9C41C3"/>
    <w:rsid w:val="003D7A7A"/>
  </w:style>
  <w:style w:type="paragraph" w:customStyle="1" w:styleId="1B17AEB143834196B1405FFA5F9E5B4A">
    <w:name w:val="1B17AEB143834196B1405FFA5F9E5B4A"/>
    <w:rsid w:val="003D7A7A"/>
  </w:style>
  <w:style w:type="paragraph" w:customStyle="1" w:styleId="3FC1BE1840704594B6955242E70C2BE2">
    <w:name w:val="3FC1BE1840704594B6955242E70C2BE2"/>
    <w:rsid w:val="003D7A7A"/>
  </w:style>
  <w:style w:type="paragraph" w:customStyle="1" w:styleId="1D622FDC43FD44E89C54FC87CADE7A2F">
    <w:name w:val="1D622FDC43FD44E89C54FC87CADE7A2F"/>
    <w:rsid w:val="003D7A7A"/>
  </w:style>
  <w:style w:type="paragraph" w:customStyle="1" w:styleId="79664FB94B4A4635B277D564CCC1ED7B">
    <w:name w:val="79664FB94B4A4635B277D564CCC1ED7B"/>
    <w:rsid w:val="003D7A7A"/>
  </w:style>
  <w:style w:type="paragraph" w:customStyle="1" w:styleId="1D4A900E8E124A94A9632A7DD4F04C38">
    <w:name w:val="1D4A900E8E124A94A9632A7DD4F04C38"/>
    <w:rsid w:val="003D7A7A"/>
  </w:style>
  <w:style w:type="paragraph" w:customStyle="1" w:styleId="1C28F40347794E16A5F00CA54389B0F8">
    <w:name w:val="1C28F40347794E16A5F00CA54389B0F8"/>
    <w:rsid w:val="003D7A7A"/>
  </w:style>
  <w:style w:type="paragraph" w:customStyle="1" w:styleId="8C2E547FD24C43618B252203136CDDC5">
    <w:name w:val="8C2E547FD24C43618B252203136CDDC5"/>
    <w:rsid w:val="003D7A7A"/>
  </w:style>
  <w:style w:type="paragraph" w:customStyle="1" w:styleId="1AB1D20D7FCC4ECBB0FA7AE351A24130">
    <w:name w:val="1AB1D20D7FCC4ECBB0FA7AE351A24130"/>
    <w:rsid w:val="003D7A7A"/>
  </w:style>
  <w:style w:type="paragraph" w:customStyle="1" w:styleId="C4360AC599B344D88C6E853A1AB9FD31">
    <w:name w:val="C4360AC599B344D88C6E853A1AB9FD31"/>
    <w:rsid w:val="003D7A7A"/>
  </w:style>
  <w:style w:type="paragraph" w:customStyle="1" w:styleId="0B17E791E4A54E36A01341B44C9EDC58">
    <w:name w:val="0B17E791E4A54E36A01341B44C9EDC58"/>
    <w:rsid w:val="003D7A7A"/>
  </w:style>
  <w:style w:type="paragraph" w:customStyle="1" w:styleId="4C9686497EE948AD93DBF023E0F4756F">
    <w:name w:val="4C9686497EE948AD93DBF023E0F4756F"/>
    <w:rsid w:val="007364DD"/>
  </w:style>
  <w:style w:type="paragraph" w:customStyle="1" w:styleId="61A81FE2B45F47678DEB9AD1E30B0B75">
    <w:name w:val="61A81FE2B45F47678DEB9AD1E30B0B75"/>
    <w:rsid w:val="007364DD"/>
  </w:style>
  <w:style w:type="paragraph" w:customStyle="1" w:styleId="07312C5F65A44D2BB76E377139DC7494">
    <w:name w:val="07312C5F65A44D2BB76E377139DC7494"/>
    <w:rsid w:val="007364DD"/>
  </w:style>
  <w:style w:type="paragraph" w:customStyle="1" w:styleId="8CD0C736CBE1483380BACD1433B54A88">
    <w:name w:val="8CD0C736CBE1483380BACD1433B54A88"/>
    <w:rsid w:val="008F1BEF"/>
  </w:style>
  <w:style w:type="paragraph" w:customStyle="1" w:styleId="5F8B62649FC3488D970794FECBCDAEE5">
    <w:name w:val="5F8B62649FC3488D970794FECBCDAEE5"/>
    <w:rsid w:val="008F1BEF"/>
  </w:style>
  <w:style w:type="paragraph" w:customStyle="1" w:styleId="DF89ED50CB7549149C47B7B260AA7681">
    <w:name w:val="DF89ED50CB7549149C47B7B260AA7681"/>
    <w:rsid w:val="008F1BEF"/>
  </w:style>
  <w:style w:type="paragraph" w:customStyle="1" w:styleId="BBB7E4E6530B4DD8907367512AE0925A">
    <w:name w:val="BBB7E4E6530B4DD8907367512AE0925A"/>
    <w:rsid w:val="002708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EDCB0B-82DC-42B2-8FB0-DAC0DA069744}">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9DDA9-E192-4CD9-830C-36EA0D10E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20</Pages>
  <Words>5650</Words>
  <Characters>3220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cp:revision>
  <dcterms:created xsi:type="dcterms:W3CDTF">2024-08-17T12:04:00Z</dcterms:created>
  <dcterms:modified xsi:type="dcterms:W3CDTF">2024-08-17T19:07:00Z</dcterms:modified>
</cp:coreProperties>
</file>